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0" w:history="1">
            <w:r w:rsidR="00335D8E" w:rsidRPr="00D37F70">
              <w:rPr>
                <w:rStyle w:val="a7"/>
                <w:noProof/>
              </w:rPr>
              <w:t>2.</w:t>
            </w:r>
            <w:r w:rsidR="00335D8E">
              <w:rPr>
                <w:rFonts w:asciiTheme="minorHAnsi" w:eastAsiaTheme="minorEastAsia" w:hAnsiTheme="minorHAnsi" w:cstheme="minorBidi"/>
                <w:noProof/>
                <w:sz w:val="22"/>
                <w:szCs w:val="22"/>
              </w:rPr>
              <w:tab/>
            </w:r>
            <w:r w:rsidR="00335D8E" w:rsidRPr="00D37F70">
              <w:rPr>
                <w:rStyle w:val="a7"/>
                <w:noProof/>
              </w:rPr>
              <w:t>Аббревиатуры</w:t>
            </w:r>
            <w:r w:rsidR="00335D8E">
              <w:rPr>
                <w:noProof/>
                <w:webHidden/>
              </w:rPr>
              <w:tab/>
            </w:r>
            <w:r w:rsidR="00335D8E">
              <w:rPr>
                <w:noProof/>
                <w:webHidden/>
              </w:rPr>
              <w:fldChar w:fldCharType="begin"/>
            </w:r>
            <w:r w:rsidR="00335D8E">
              <w:rPr>
                <w:noProof/>
                <w:webHidden/>
              </w:rPr>
              <w:instrText xml:space="preserve"> PAGEREF _Toc125154120 \h </w:instrText>
            </w:r>
            <w:r w:rsidR="00335D8E">
              <w:rPr>
                <w:noProof/>
                <w:webHidden/>
              </w:rPr>
            </w:r>
            <w:r w:rsidR="00335D8E">
              <w:rPr>
                <w:noProof/>
                <w:webHidden/>
              </w:rPr>
              <w:fldChar w:fldCharType="separate"/>
            </w:r>
            <w:r w:rsidR="00335D8E">
              <w:rPr>
                <w:noProof/>
                <w:webHidden/>
              </w:rPr>
              <w:t>4</w:t>
            </w:r>
            <w:r w:rsidR="00335D8E">
              <w:rPr>
                <w:noProof/>
                <w:webHidden/>
              </w:rPr>
              <w:fldChar w:fldCharType="end"/>
            </w:r>
          </w:hyperlink>
        </w:p>
        <w:p w14:paraId="7210FB56" w14:textId="3C0AC230"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1" w:history="1">
            <w:r w:rsidR="00335D8E" w:rsidRPr="00D37F70">
              <w:rPr>
                <w:rStyle w:val="a7"/>
                <w:noProof/>
              </w:rPr>
              <w:t>3.</w:t>
            </w:r>
            <w:r w:rsidR="00335D8E">
              <w:rPr>
                <w:rFonts w:asciiTheme="minorHAnsi" w:eastAsiaTheme="minorEastAsia" w:hAnsiTheme="minorHAnsi" w:cstheme="minorBidi"/>
                <w:noProof/>
                <w:sz w:val="22"/>
                <w:szCs w:val="22"/>
              </w:rPr>
              <w:tab/>
            </w:r>
            <w:r w:rsidR="00335D8E" w:rsidRPr="00D37F70">
              <w:rPr>
                <w:rStyle w:val="a7"/>
                <w:noProof/>
              </w:rPr>
              <w:t>Обзор литературы</w:t>
            </w:r>
            <w:r w:rsidR="00335D8E">
              <w:rPr>
                <w:noProof/>
                <w:webHidden/>
              </w:rPr>
              <w:tab/>
            </w:r>
            <w:r w:rsidR="00335D8E">
              <w:rPr>
                <w:noProof/>
                <w:webHidden/>
              </w:rPr>
              <w:fldChar w:fldCharType="begin"/>
            </w:r>
            <w:r w:rsidR="00335D8E">
              <w:rPr>
                <w:noProof/>
                <w:webHidden/>
              </w:rPr>
              <w:instrText xml:space="preserve"> PAGEREF _Toc125154121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10870E1A" w14:textId="1C6C7C1D"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2" w:history="1">
            <w:r w:rsidR="00335D8E" w:rsidRPr="00D37F70">
              <w:rPr>
                <w:rStyle w:val="a7"/>
                <w:noProof/>
              </w:rPr>
              <w:t>3.1.</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 как инструмент</w:t>
            </w:r>
            <w:r w:rsidR="00335D8E">
              <w:rPr>
                <w:noProof/>
                <w:webHidden/>
              </w:rPr>
              <w:tab/>
            </w:r>
            <w:r w:rsidR="00335D8E">
              <w:rPr>
                <w:noProof/>
                <w:webHidden/>
              </w:rPr>
              <w:fldChar w:fldCharType="begin"/>
            </w:r>
            <w:r w:rsidR="00335D8E">
              <w:rPr>
                <w:noProof/>
                <w:webHidden/>
              </w:rPr>
              <w:instrText xml:space="preserve"> PAGEREF _Toc125154122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2834B8AA" w14:textId="4A1636A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3" w:history="1">
            <w:r w:rsidR="00335D8E" w:rsidRPr="00D37F70">
              <w:rPr>
                <w:rStyle w:val="a7"/>
                <w:noProof/>
              </w:rPr>
              <w:t>3.2.</w:t>
            </w:r>
            <w:r w:rsidR="00335D8E">
              <w:rPr>
                <w:rFonts w:asciiTheme="minorHAnsi" w:eastAsiaTheme="minorEastAsia" w:hAnsiTheme="minorHAnsi" w:cstheme="minorBidi"/>
                <w:noProof/>
                <w:sz w:val="22"/>
                <w:szCs w:val="22"/>
              </w:rPr>
              <w:tab/>
            </w:r>
            <w:r w:rsidR="00335D8E" w:rsidRPr="00D37F70">
              <w:rPr>
                <w:rStyle w:val="a7"/>
                <w:noProof/>
              </w:rPr>
              <w:t>Скаффолды</w:t>
            </w:r>
            <w:r w:rsidR="00335D8E">
              <w:rPr>
                <w:noProof/>
                <w:webHidden/>
              </w:rPr>
              <w:tab/>
            </w:r>
            <w:r w:rsidR="00335D8E">
              <w:rPr>
                <w:noProof/>
                <w:webHidden/>
              </w:rPr>
              <w:fldChar w:fldCharType="begin"/>
            </w:r>
            <w:r w:rsidR="00335D8E">
              <w:rPr>
                <w:noProof/>
                <w:webHidden/>
              </w:rPr>
              <w:instrText xml:space="preserve"> PAGEREF _Toc125154123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099D1499" w14:textId="05C6F84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4" w:history="1">
            <w:r w:rsidR="00335D8E" w:rsidRPr="00D37F70">
              <w:rPr>
                <w:rStyle w:val="a7"/>
                <w:noProof/>
              </w:rPr>
              <w:t>3.2.1.</w:t>
            </w:r>
            <w:r w:rsidR="00335D8E">
              <w:rPr>
                <w:rFonts w:asciiTheme="minorHAnsi" w:eastAsiaTheme="minorEastAsia" w:hAnsiTheme="minorHAnsi" w:cstheme="minorBidi"/>
                <w:noProof/>
                <w:sz w:val="22"/>
                <w:szCs w:val="22"/>
              </w:rPr>
              <w:tab/>
            </w:r>
            <w:r w:rsidR="00335D8E" w:rsidRPr="00D37F70">
              <w:rPr>
                <w:rStyle w:val="a7"/>
                <w:noProof/>
              </w:rPr>
              <w:t>Методы конъюгации белков</w:t>
            </w:r>
            <w:r w:rsidR="00335D8E">
              <w:rPr>
                <w:noProof/>
                <w:webHidden/>
              </w:rPr>
              <w:tab/>
            </w:r>
            <w:r w:rsidR="00335D8E">
              <w:rPr>
                <w:noProof/>
                <w:webHidden/>
              </w:rPr>
              <w:fldChar w:fldCharType="begin"/>
            </w:r>
            <w:r w:rsidR="00335D8E">
              <w:rPr>
                <w:noProof/>
                <w:webHidden/>
              </w:rPr>
              <w:instrText xml:space="preserve"> PAGEREF _Toc125154124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6A2BE5F4" w14:textId="612070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5" w:history="1">
            <w:r w:rsidR="00335D8E" w:rsidRPr="00D37F70">
              <w:rPr>
                <w:rStyle w:val="a7"/>
                <w:noProof/>
              </w:rPr>
              <w:t>3.2.2.</w:t>
            </w:r>
            <w:r w:rsidR="00335D8E">
              <w:rPr>
                <w:rFonts w:asciiTheme="minorHAnsi" w:eastAsiaTheme="minorEastAsia" w:hAnsiTheme="minorHAnsi" w:cstheme="minorBidi"/>
                <w:noProof/>
                <w:sz w:val="22"/>
                <w:szCs w:val="22"/>
              </w:rPr>
              <w:tab/>
            </w:r>
            <w:r w:rsidR="00335D8E" w:rsidRPr="00D37F70">
              <w:rPr>
                <w:rStyle w:val="a7"/>
                <w:noProof/>
                <w:lang w:val="en-US"/>
              </w:rPr>
              <w:t xml:space="preserve">EDC </w:t>
            </w:r>
            <w:r w:rsidR="00335D8E" w:rsidRPr="00D37F70">
              <w:rPr>
                <w:rStyle w:val="a7"/>
                <w:noProof/>
              </w:rPr>
              <w:t>коньюгация</w:t>
            </w:r>
            <w:r w:rsidR="00335D8E">
              <w:rPr>
                <w:noProof/>
                <w:webHidden/>
              </w:rPr>
              <w:tab/>
            </w:r>
            <w:r w:rsidR="00335D8E">
              <w:rPr>
                <w:noProof/>
                <w:webHidden/>
              </w:rPr>
              <w:fldChar w:fldCharType="begin"/>
            </w:r>
            <w:r w:rsidR="00335D8E">
              <w:rPr>
                <w:noProof/>
                <w:webHidden/>
              </w:rPr>
              <w:instrText xml:space="preserve"> PAGEREF _Toc125154125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3121C092" w14:textId="6B75D710"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6" w:history="1">
            <w:r w:rsidR="00335D8E" w:rsidRPr="00D37F70">
              <w:rPr>
                <w:rStyle w:val="a7"/>
                <w:noProof/>
              </w:rPr>
              <w:t>3.3.</w:t>
            </w:r>
            <w:r w:rsidR="00335D8E">
              <w:rPr>
                <w:rFonts w:asciiTheme="minorHAnsi" w:eastAsiaTheme="minorEastAsia" w:hAnsiTheme="minorHAnsi" w:cstheme="minorBidi"/>
                <w:noProof/>
                <w:sz w:val="22"/>
                <w:szCs w:val="22"/>
              </w:rPr>
              <w:tab/>
            </w:r>
            <w:r w:rsidR="00335D8E" w:rsidRPr="00D37F70">
              <w:rPr>
                <w:rStyle w:val="a7"/>
                <w:noProof/>
              </w:rPr>
              <w:t>3d печать в биологической лаборатории</w:t>
            </w:r>
            <w:r w:rsidR="00335D8E">
              <w:rPr>
                <w:noProof/>
                <w:webHidden/>
              </w:rPr>
              <w:tab/>
            </w:r>
            <w:r w:rsidR="00335D8E">
              <w:rPr>
                <w:noProof/>
                <w:webHidden/>
              </w:rPr>
              <w:fldChar w:fldCharType="begin"/>
            </w:r>
            <w:r w:rsidR="00335D8E">
              <w:rPr>
                <w:noProof/>
                <w:webHidden/>
              </w:rPr>
              <w:instrText xml:space="preserve"> PAGEREF _Toc125154126 \h </w:instrText>
            </w:r>
            <w:r w:rsidR="00335D8E">
              <w:rPr>
                <w:noProof/>
                <w:webHidden/>
              </w:rPr>
            </w:r>
            <w:r w:rsidR="00335D8E">
              <w:rPr>
                <w:noProof/>
                <w:webHidden/>
              </w:rPr>
              <w:fldChar w:fldCharType="separate"/>
            </w:r>
            <w:r w:rsidR="00335D8E">
              <w:rPr>
                <w:noProof/>
                <w:webHidden/>
              </w:rPr>
              <w:t>7</w:t>
            </w:r>
            <w:r w:rsidR="00335D8E">
              <w:rPr>
                <w:noProof/>
                <w:webHidden/>
              </w:rPr>
              <w:fldChar w:fldCharType="end"/>
            </w:r>
          </w:hyperlink>
        </w:p>
        <w:p w14:paraId="76E56F56" w14:textId="3BD88EAA"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7" w:history="1">
            <w:r w:rsidR="00335D8E" w:rsidRPr="00D37F70">
              <w:rPr>
                <w:rStyle w:val="a7"/>
                <w:noProof/>
              </w:rPr>
              <w:t>4.</w:t>
            </w:r>
            <w:r w:rsidR="00335D8E">
              <w:rPr>
                <w:rFonts w:asciiTheme="minorHAnsi" w:eastAsiaTheme="minorEastAsia" w:hAnsiTheme="minorHAnsi" w:cstheme="minorBidi"/>
                <w:noProof/>
                <w:sz w:val="22"/>
                <w:szCs w:val="22"/>
              </w:rPr>
              <w:tab/>
            </w:r>
            <w:r w:rsidR="00335D8E" w:rsidRPr="00D37F70">
              <w:rPr>
                <w:rStyle w:val="a7"/>
                <w:noProof/>
              </w:rPr>
              <w:t>Цель и задачи работы</w:t>
            </w:r>
            <w:r w:rsidR="00335D8E">
              <w:rPr>
                <w:noProof/>
                <w:webHidden/>
              </w:rPr>
              <w:tab/>
            </w:r>
            <w:r w:rsidR="00335D8E">
              <w:rPr>
                <w:noProof/>
                <w:webHidden/>
              </w:rPr>
              <w:fldChar w:fldCharType="begin"/>
            </w:r>
            <w:r w:rsidR="00335D8E">
              <w:rPr>
                <w:noProof/>
                <w:webHidden/>
              </w:rPr>
              <w:instrText xml:space="preserve"> PAGEREF _Toc125154127 \h </w:instrText>
            </w:r>
            <w:r w:rsidR="00335D8E">
              <w:rPr>
                <w:noProof/>
                <w:webHidden/>
              </w:rPr>
            </w:r>
            <w:r w:rsidR="00335D8E">
              <w:rPr>
                <w:noProof/>
                <w:webHidden/>
              </w:rPr>
              <w:fldChar w:fldCharType="separate"/>
            </w:r>
            <w:r w:rsidR="00335D8E">
              <w:rPr>
                <w:noProof/>
                <w:webHidden/>
              </w:rPr>
              <w:t>9</w:t>
            </w:r>
            <w:r w:rsidR="00335D8E">
              <w:rPr>
                <w:noProof/>
                <w:webHidden/>
              </w:rPr>
              <w:fldChar w:fldCharType="end"/>
            </w:r>
          </w:hyperlink>
        </w:p>
        <w:p w14:paraId="5AED2F53" w14:textId="68BE3F03"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8" w:history="1">
            <w:r w:rsidR="00335D8E" w:rsidRPr="00D37F70">
              <w:rPr>
                <w:rStyle w:val="a7"/>
                <w:noProof/>
              </w:rPr>
              <w:t>5.</w:t>
            </w:r>
            <w:r w:rsidR="00335D8E">
              <w:rPr>
                <w:rFonts w:asciiTheme="minorHAnsi" w:eastAsiaTheme="minorEastAsia" w:hAnsiTheme="minorHAnsi" w:cstheme="minorBidi"/>
                <w:noProof/>
                <w:sz w:val="22"/>
                <w:szCs w:val="22"/>
              </w:rPr>
              <w:tab/>
            </w:r>
            <w:r w:rsidR="00335D8E" w:rsidRPr="00D37F70">
              <w:rPr>
                <w:rStyle w:val="a7"/>
                <w:noProof/>
              </w:rPr>
              <w:t>Материалы и методы</w:t>
            </w:r>
            <w:r w:rsidR="00335D8E">
              <w:rPr>
                <w:noProof/>
                <w:webHidden/>
              </w:rPr>
              <w:tab/>
            </w:r>
            <w:r w:rsidR="00335D8E">
              <w:rPr>
                <w:noProof/>
                <w:webHidden/>
              </w:rPr>
              <w:fldChar w:fldCharType="begin"/>
            </w:r>
            <w:r w:rsidR="00335D8E">
              <w:rPr>
                <w:noProof/>
                <w:webHidden/>
              </w:rPr>
              <w:instrText xml:space="preserve"> PAGEREF _Toc125154128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583D715F" w14:textId="1398E4A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9" w:history="1">
            <w:r w:rsidR="00335D8E" w:rsidRPr="00D37F70">
              <w:rPr>
                <w:rStyle w:val="a7"/>
                <w:noProof/>
              </w:rPr>
              <w:t>5.1.</w:t>
            </w:r>
            <w:r w:rsidR="00335D8E">
              <w:rPr>
                <w:rFonts w:asciiTheme="minorHAnsi" w:eastAsiaTheme="minorEastAsia" w:hAnsiTheme="minorHAnsi" w:cstheme="minorBidi"/>
                <w:noProof/>
                <w:sz w:val="22"/>
                <w:szCs w:val="22"/>
              </w:rPr>
              <w:tab/>
            </w:r>
            <w:r w:rsidR="00335D8E" w:rsidRPr="00D37F70">
              <w:rPr>
                <w:rStyle w:val="a7"/>
                <w:noProof/>
              </w:rPr>
              <w:t>Синтез и модификация магнитных наночастиц</w:t>
            </w:r>
            <w:r w:rsidR="00335D8E">
              <w:rPr>
                <w:noProof/>
                <w:webHidden/>
              </w:rPr>
              <w:tab/>
            </w:r>
            <w:r w:rsidR="00335D8E">
              <w:rPr>
                <w:noProof/>
                <w:webHidden/>
              </w:rPr>
              <w:fldChar w:fldCharType="begin"/>
            </w:r>
            <w:r w:rsidR="00335D8E">
              <w:rPr>
                <w:noProof/>
                <w:webHidden/>
              </w:rPr>
              <w:instrText xml:space="preserve"> PAGEREF _Toc125154129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48332AC5" w14:textId="5D761B3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0" w:history="1">
            <w:r w:rsidR="00335D8E" w:rsidRPr="00D37F70">
              <w:rPr>
                <w:rStyle w:val="a7"/>
                <w:noProof/>
              </w:rPr>
              <w:t>5.1.1.</w:t>
            </w:r>
            <w:r w:rsidR="00335D8E">
              <w:rPr>
                <w:rFonts w:asciiTheme="minorHAnsi" w:eastAsiaTheme="minorEastAsia" w:hAnsiTheme="minorHAnsi" w:cstheme="minorBidi"/>
                <w:noProof/>
                <w:sz w:val="22"/>
                <w:szCs w:val="22"/>
              </w:rPr>
              <w:tab/>
            </w:r>
            <w:r w:rsidR="00335D8E" w:rsidRPr="00D37F70">
              <w:rPr>
                <w:rStyle w:val="a7"/>
                <w:noProof/>
              </w:rPr>
              <w:t>Газофазный синтез магнитных наночастиц</w:t>
            </w:r>
            <w:r w:rsidR="00335D8E">
              <w:rPr>
                <w:noProof/>
                <w:webHidden/>
              </w:rPr>
              <w:tab/>
            </w:r>
            <w:r w:rsidR="00335D8E">
              <w:rPr>
                <w:noProof/>
                <w:webHidden/>
              </w:rPr>
              <w:fldChar w:fldCharType="begin"/>
            </w:r>
            <w:r w:rsidR="00335D8E">
              <w:rPr>
                <w:noProof/>
                <w:webHidden/>
              </w:rPr>
              <w:instrText xml:space="preserve"> PAGEREF _Toc125154130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6DFC9890" w14:textId="2D53005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1" w:history="1">
            <w:r w:rsidR="00335D8E" w:rsidRPr="00D37F70">
              <w:rPr>
                <w:rStyle w:val="a7"/>
                <w:noProof/>
              </w:rPr>
              <w:t>5.1.2.</w:t>
            </w:r>
            <w:r w:rsidR="00335D8E">
              <w:rPr>
                <w:rFonts w:asciiTheme="minorHAnsi" w:eastAsiaTheme="minorEastAsia" w:hAnsiTheme="minorHAnsi" w:cstheme="minorBidi"/>
                <w:noProof/>
                <w:sz w:val="22"/>
                <w:szCs w:val="22"/>
              </w:rPr>
              <w:tab/>
            </w:r>
            <w:r w:rsidR="00335D8E" w:rsidRPr="00D37F70">
              <w:rPr>
                <w:rStyle w:val="a7"/>
                <w:noProof/>
              </w:rPr>
              <w:t>Модификация поверхности наночастиц</w:t>
            </w:r>
            <w:r w:rsidR="00335D8E">
              <w:rPr>
                <w:noProof/>
                <w:webHidden/>
              </w:rPr>
              <w:tab/>
            </w:r>
            <w:r w:rsidR="00335D8E">
              <w:rPr>
                <w:noProof/>
                <w:webHidden/>
              </w:rPr>
              <w:fldChar w:fldCharType="begin"/>
            </w:r>
            <w:r w:rsidR="00335D8E">
              <w:rPr>
                <w:noProof/>
                <w:webHidden/>
              </w:rPr>
              <w:instrText xml:space="preserve"> PAGEREF _Toc125154131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0E75B3B8" w14:textId="77880E8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2" w:history="1">
            <w:r w:rsidR="00335D8E" w:rsidRPr="00D37F70">
              <w:rPr>
                <w:rStyle w:val="a7"/>
                <w:noProof/>
              </w:rPr>
              <w:t>5.1.3.</w:t>
            </w:r>
            <w:r w:rsidR="00335D8E">
              <w:rPr>
                <w:rFonts w:asciiTheme="minorHAnsi" w:eastAsiaTheme="minorEastAsia" w:hAnsiTheme="minorHAnsi" w:cstheme="minorBidi"/>
                <w:noProof/>
                <w:sz w:val="22"/>
                <w:szCs w:val="22"/>
              </w:rPr>
              <w:tab/>
            </w:r>
            <w:r w:rsidR="00335D8E" w:rsidRPr="00D37F70">
              <w:rPr>
                <w:rStyle w:val="a7"/>
                <w:noProof/>
              </w:rPr>
              <w:t>Характеризация наночастиц</w:t>
            </w:r>
            <w:r w:rsidR="00335D8E">
              <w:rPr>
                <w:noProof/>
                <w:webHidden/>
              </w:rPr>
              <w:tab/>
            </w:r>
            <w:r w:rsidR="00335D8E">
              <w:rPr>
                <w:noProof/>
                <w:webHidden/>
              </w:rPr>
              <w:fldChar w:fldCharType="begin"/>
            </w:r>
            <w:r w:rsidR="00335D8E">
              <w:rPr>
                <w:noProof/>
                <w:webHidden/>
              </w:rPr>
              <w:instrText xml:space="preserve"> PAGEREF _Toc125154132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547C406E" w14:textId="58545C75"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33" w:history="1">
            <w:r w:rsidR="00335D8E" w:rsidRPr="00D37F70">
              <w:rPr>
                <w:rStyle w:val="a7"/>
                <w:noProof/>
              </w:rPr>
              <w:t>5.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w:t>
            </w:r>
            <w:r w:rsidR="00335D8E">
              <w:rPr>
                <w:noProof/>
                <w:webHidden/>
              </w:rPr>
              <w:tab/>
            </w:r>
            <w:r w:rsidR="00335D8E">
              <w:rPr>
                <w:noProof/>
                <w:webHidden/>
              </w:rPr>
              <w:fldChar w:fldCharType="begin"/>
            </w:r>
            <w:r w:rsidR="00335D8E">
              <w:rPr>
                <w:noProof/>
                <w:webHidden/>
              </w:rPr>
              <w:instrText xml:space="preserve"> PAGEREF _Toc125154133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3DC0AAB5" w14:textId="7B2A7A06"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4" w:history="1">
            <w:r w:rsidR="00335D8E" w:rsidRPr="00D37F70">
              <w:rPr>
                <w:rStyle w:val="a7"/>
                <w:noProof/>
              </w:rPr>
              <w:t>5.2.1.</w:t>
            </w:r>
            <w:r w:rsidR="00335D8E">
              <w:rPr>
                <w:rFonts w:asciiTheme="minorHAnsi" w:eastAsiaTheme="minorEastAsia" w:hAnsiTheme="minorHAnsi" w:cstheme="minorBidi"/>
                <w:noProof/>
                <w:sz w:val="22"/>
                <w:szCs w:val="22"/>
              </w:rPr>
              <w:tab/>
            </w:r>
            <w:r w:rsidR="00335D8E" w:rsidRPr="00D37F70">
              <w:rPr>
                <w:rStyle w:val="a7"/>
                <w:noProof/>
              </w:rPr>
              <w:t>Изготовление первичных форм</w:t>
            </w:r>
            <w:r w:rsidR="00335D8E">
              <w:rPr>
                <w:noProof/>
                <w:webHidden/>
              </w:rPr>
              <w:tab/>
            </w:r>
            <w:r w:rsidR="00335D8E">
              <w:rPr>
                <w:noProof/>
                <w:webHidden/>
              </w:rPr>
              <w:fldChar w:fldCharType="begin"/>
            </w:r>
            <w:r w:rsidR="00335D8E">
              <w:rPr>
                <w:noProof/>
                <w:webHidden/>
              </w:rPr>
              <w:instrText xml:space="preserve"> PAGEREF _Toc125154134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2361A711" w14:textId="6AC2911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5" w:history="1">
            <w:r w:rsidR="00335D8E" w:rsidRPr="00D37F70">
              <w:rPr>
                <w:rStyle w:val="a7"/>
                <w:noProof/>
              </w:rPr>
              <w:t>5.2.2.</w:t>
            </w:r>
            <w:r w:rsidR="00335D8E">
              <w:rPr>
                <w:rFonts w:asciiTheme="minorHAnsi" w:eastAsiaTheme="minorEastAsia" w:hAnsiTheme="minorHAnsi" w:cstheme="minorBidi"/>
                <w:noProof/>
                <w:sz w:val="22"/>
                <w:szCs w:val="22"/>
              </w:rPr>
              <w:tab/>
            </w:r>
            <w:r w:rsidR="00335D8E" w:rsidRPr="00D37F70">
              <w:rPr>
                <w:rStyle w:val="a7"/>
                <w:noProof/>
              </w:rPr>
              <w:t>Изготовление вторичных форм</w:t>
            </w:r>
            <w:r w:rsidR="00335D8E">
              <w:rPr>
                <w:noProof/>
                <w:webHidden/>
              </w:rPr>
              <w:tab/>
            </w:r>
            <w:r w:rsidR="00335D8E">
              <w:rPr>
                <w:noProof/>
                <w:webHidden/>
              </w:rPr>
              <w:fldChar w:fldCharType="begin"/>
            </w:r>
            <w:r w:rsidR="00335D8E">
              <w:rPr>
                <w:noProof/>
                <w:webHidden/>
              </w:rPr>
              <w:instrText xml:space="preserve"> PAGEREF _Toc125154135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7452EB53" w14:textId="6227345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6" w:history="1">
            <w:r w:rsidR="00335D8E" w:rsidRPr="00D37F70">
              <w:rPr>
                <w:rStyle w:val="a7"/>
                <w:noProof/>
              </w:rPr>
              <w:t>5.2.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w:t>
            </w:r>
            <w:r w:rsidR="00335D8E">
              <w:rPr>
                <w:noProof/>
                <w:webHidden/>
              </w:rPr>
              <w:tab/>
            </w:r>
            <w:r w:rsidR="00335D8E">
              <w:rPr>
                <w:noProof/>
                <w:webHidden/>
              </w:rPr>
              <w:fldChar w:fldCharType="begin"/>
            </w:r>
            <w:r w:rsidR="00335D8E">
              <w:rPr>
                <w:noProof/>
                <w:webHidden/>
              </w:rPr>
              <w:instrText xml:space="preserve"> PAGEREF _Toc125154136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2C1AB92D" w14:textId="5D50DEC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7" w:history="1">
            <w:r w:rsidR="00335D8E" w:rsidRPr="00D37F70">
              <w:rPr>
                <w:rStyle w:val="a7"/>
                <w:noProof/>
              </w:rPr>
              <w:t>5.2.3.1.</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EDC</w:t>
            </w:r>
            <w:r w:rsidR="00335D8E">
              <w:rPr>
                <w:noProof/>
                <w:webHidden/>
              </w:rPr>
              <w:tab/>
            </w:r>
            <w:r w:rsidR="00335D8E">
              <w:rPr>
                <w:noProof/>
                <w:webHidden/>
              </w:rPr>
              <w:fldChar w:fldCharType="begin"/>
            </w:r>
            <w:r w:rsidR="00335D8E">
              <w:rPr>
                <w:noProof/>
                <w:webHidden/>
              </w:rPr>
              <w:instrText xml:space="preserve"> PAGEREF _Toc125154137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183ECE17" w14:textId="2C88EABF"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8" w:history="1">
            <w:r w:rsidR="00335D8E" w:rsidRPr="00D37F70">
              <w:rPr>
                <w:rStyle w:val="a7"/>
                <w:noProof/>
              </w:rPr>
              <w:t>5.2.3.2.</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глутарового альдегида</w:t>
            </w:r>
            <w:r w:rsidR="00335D8E">
              <w:rPr>
                <w:noProof/>
                <w:webHidden/>
              </w:rPr>
              <w:tab/>
            </w:r>
            <w:r w:rsidR="00335D8E">
              <w:rPr>
                <w:noProof/>
                <w:webHidden/>
              </w:rPr>
              <w:fldChar w:fldCharType="begin"/>
            </w:r>
            <w:r w:rsidR="00335D8E">
              <w:rPr>
                <w:noProof/>
                <w:webHidden/>
              </w:rPr>
              <w:instrText xml:space="preserve"> PAGEREF _Toc125154138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3C74FA8F" w14:textId="11EB5ACD"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9" w:history="1">
            <w:r w:rsidR="00335D8E" w:rsidRPr="00D37F70">
              <w:rPr>
                <w:rStyle w:val="a7"/>
                <w:noProof/>
              </w:rPr>
              <w:t>5.2.3.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с магнитными наночастицами</w:t>
            </w:r>
            <w:r w:rsidR="00335D8E">
              <w:rPr>
                <w:noProof/>
                <w:webHidden/>
              </w:rPr>
              <w:tab/>
            </w:r>
            <w:r w:rsidR="00335D8E">
              <w:rPr>
                <w:noProof/>
                <w:webHidden/>
              </w:rPr>
              <w:fldChar w:fldCharType="begin"/>
            </w:r>
            <w:r w:rsidR="00335D8E">
              <w:rPr>
                <w:noProof/>
                <w:webHidden/>
              </w:rPr>
              <w:instrText xml:space="preserve"> PAGEREF _Toc125154139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EBD0E3F" w14:textId="492F139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0" w:history="1">
            <w:r w:rsidR="00335D8E" w:rsidRPr="00D37F70">
              <w:rPr>
                <w:rStyle w:val="a7"/>
                <w:noProof/>
              </w:rPr>
              <w:t>5.2.3.4.</w:t>
            </w:r>
            <w:r w:rsidR="00335D8E">
              <w:rPr>
                <w:rFonts w:asciiTheme="minorHAnsi" w:eastAsiaTheme="minorEastAsia" w:hAnsiTheme="minorHAnsi" w:cstheme="minorBidi"/>
                <w:noProof/>
                <w:sz w:val="22"/>
                <w:szCs w:val="22"/>
              </w:rPr>
              <w:tab/>
            </w:r>
            <w:r w:rsidR="00335D8E" w:rsidRPr="00D37F70">
              <w:rPr>
                <w:rStyle w:val="a7"/>
                <w:noProof/>
              </w:rPr>
              <w:t>Хранение мембран</w:t>
            </w:r>
            <w:r w:rsidR="00335D8E">
              <w:rPr>
                <w:noProof/>
                <w:webHidden/>
              </w:rPr>
              <w:tab/>
            </w:r>
            <w:r w:rsidR="00335D8E">
              <w:rPr>
                <w:noProof/>
                <w:webHidden/>
              </w:rPr>
              <w:fldChar w:fldCharType="begin"/>
            </w:r>
            <w:r w:rsidR="00335D8E">
              <w:rPr>
                <w:noProof/>
                <w:webHidden/>
              </w:rPr>
              <w:instrText xml:space="preserve"> PAGEREF _Toc125154140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5D87FF8" w14:textId="22AA7A0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1" w:history="1">
            <w:r w:rsidR="00335D8E" w:rsidRPr="00D37F70">
              <w:rPr>
                <w:rStyle w:val="a7"/>
                <w:noProof/>
              </w:rPr>
              <w:t>5.2.3.5.</w:t>
            </w:r>
            <w:r w:rsidR="00335D8E">
              <w:rPr>
                <w:rFonts w:asciiTheme="minorHAnsi" w:eastAsiaTheme="minorEastAsia" w:hAnsiTheme="minorHAnsi" w:cstheme="minorBidi"/>
                <w:noProof/>
                <w:sz w:val="22"/>
                <w:szCs w:val="22"/>
              </w:rPr>
              <w:tab/>
            </w:r>
            <w:r w:rsidR="00335D8E" w:rsidRPr="00D37F70">
              <w:rPr>
                <w:rStyle w:val="a7"/>
                <w:noProof/>
              </w:rPr>
              <w:t>Оптическая микроскопия</w:t>
            </w:r>
            <w:r w:rsidR="00335D8E">
              <w:rPr>
                <w:noProof/>
                <w:webHidden/>
              </w:rPr>
              <w:tab/>
            </w:r>
            <w:r w:rsidR="00335D8E">
              <w:rPr>
                <w:noProof/>
                <w:webHidden/>
              </w:rPr>
              <w:fldChar w:fldCharType="begin"/>
            </w:r>
            <w:r w:rsidR="00335D8E">
              <w:rPr>
                <w:noProof/>
                <w:webHidden/>
              </w:rPr>
              <w:instrText xml:space="preserve"> PAGEREF _Toc125154141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3DB23B50" w14:textId="021F0F4B"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2" w:history="1">
            <w:r w:rsidR="00335D8E" w:rsidRPr="00D37F70">
              <w:rPr>
                <w:rStyle w:val="a7"/>
                <w:noProof/>
              </w:rPr>
              <w:t>5.2.3.6.</w:t>
            </w:r>
            <w:r w:rsidR="00335D8E">
              <w:rPr>
                <w:rFonts w:asciiTheme="minorHAnsi" w:eastAsiaTheme="minorEastAsia" w:hAnsiTheme="minorHAnsi" w:cstheme="minorBidi"/>
                <w:noProof/>
                <w:sz w:val="22"/>
                <w:szCs w:val="22"/>
              </w:rPr>
              <w:tab/>
            </w:r>
            <w:r w:rsidR="00335D8E" w:rsidRPr="00D37F70">
              <w:rPr>
                <w:rStyle w:val="a7"/>
                <w:noProof/>
              </w:rPr>
              <w:t>Сканирующая электрон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2 \h </w:instrText>
            </w:r>
            <w:r w:rsidR="00335D8E">
              <w:rPr>
                <w:noProof/>
                <w:webHidden/>
              </w:rPr>
            </w:r>
            <w:r w:rsidR="00335D8E">
              <w:rPr>
                <w:noProof/>
                <w:webHidden/>
              </w:rPr>
              <w:fldChar w:fldCharType="separate"/>
            </w:r>
            <w:r w:rsidR="00335D8E">
              <w:rPr>
                <w:noProof/>
                <w:webHidden/>
              </w:rPr>
              <w:t>15</w:t>
            </w:r>
            <w:r w:rsidR="00335D8E">
              <w:rPr>
                <w:noProof/>
                <w:webHidden/>
              </w:rPr>
              <w:fldChar w:fldCharType="end"/>
            </w:r>
          </w:hyperlink>
        </w:p>
        <w:p w14:paraId="799A4D51" w14:textId="13169736"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3" w:history="1">
            <w:r w:rsidR="00335D8E" w:rsidRPr="00D37F70">
              <w:rPr>
                <w:rStyle w:val="a7"/>
                <w:noProof/>
              </w:rPr>
              <w:t>5.2.3.7.</w:t>
            </w:r>
            <w:r w:rsidR="00335D8E">
              <w:rPr>
                <w:rFonts w:asciiTheme="minorHAnsi" w:eastAsiaTheme="minorEastAsia" w:hAnsiTheme="minorHAnsi" w:cstheme="minorBidi"/>
                <w:noProof/>
                <w:sz w:val="22"/>
                <w:szCs w:val="22"/>
              </w:rPr>
              <w:tab/>
            </w:r>
            <w:r w:rsidR="00335D8E" w:rsidRPr="00D37F70">
              <w:rPr>
                <w:rStyle w:val="a7"/>
                <w:noProof/>
              </w:rPr>
              <w:t>Флуоресцентная конфокаль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3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2F9513CA" w14:textId="60A2FE0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4" w:history="1">
            <w:r w:rsidR="00335D8E" w:rsidRPr="00D37F70">
              <w:rPr>
                <w:rStyle w:val="a7"/>
                <w:noProof/>
              </w:rPr>
              <w:t>5.2.3.8.</w:t>
            </w:r>
            <w:r w:rsidR="00335D8E">
              <w:rPr>
                <w:rFonts w:asciiTheme="minorHAnsi" w:eastAsiaTheme="minorEastAsia" w:hAnsiTheme="minorHAnsi" w:cstheme="minorBidi"/>
                <w:noProof/>
                <w:sz w:val="22"/>
                <w:szCs w:val="22"/>
              </w:rPr>
              <w:tab/>
            </w:r>
            <w:r w:rsidR="00335D8E" w:rsidRPr="00D37F70">
              <w:rPr>
                <w:rStyle w:val="a7"/>
                <w:noProof/>
              </w:rPr>
              <w:t>Изучение проницаемости мембран</w:t>
            </w:r>
            <w:r w:rsidR="00335D8E">
              <w:rPr>
                <w:noProof/>
                <w:webHidden/>
              </w:rPr>
              <w:tab/>
            </w:r>
            <w:r w:rsidR="00335D8E">
              <w:rPr>
                <w:noProof/>
                <w:webHidden/>
              </w:rPr>
              <w:fldChar w:fldCharType="begin"/>
            </w:r>
            <w:r w:rsidR="00335D8E">
              <w:rPr>
                <w:noProof/>
                <w:webHidden/>
              </w:rPr>
              <w:instrText xml:space="preserve"> PAGEREF _Toc125154144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0524ED80" w14:textId="1192DC3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5" w:history="1">
            <w:r w:rsidR="00335D8E" w:rsidRPr="00D37F70">
              <w:rPr>
                <w:rStyle w:val="a7"/>
                <w:noProof/>
              </w:rPr>
              <w:t>5.2.4.</w:t>
            </w:r>
            <w:r w:rsidR="00335D8E">
              <w:rPr>
                <w:rFonts w:asciiTheme="minorHAnsi" w:eastAsiaTheme="minorEastAsia" w:hAnsiTheme="minorHAnsi" w:cstheme="minorBidi"/>
                <w:noProof/>
                <w:sz w:val="22"/>
                <w:szCs w:val="22"/>
              </w:rPr>
              <w:tab/>
            </w:r>
            <w:r w:rsidR="00335D8E" w:rsidRPr="00D37F70">
              <w:rPr>
                <w:rStyle w:val="a7"/>
                <w:noProof/>
              </w:rPr>
              <w:t>Изучение магнитных свойств мембран с наночастицами</w:t>
            </w:r>
            <w:r w:rsidR="00335D8E">
              <w:rPr>
                <w:noProof/>
                <w:webHidden/>
              </w:rPr>
              <w:tab/>
            </w:r>
            <w:r w:rsidR="00335D8E">
              <w:rPr>
                <w:noProof/>
                <w:webHidden/>
              </w:rPr>
              <w:fldChar w:fldCharType="begin"/>
            </w:r>
            <w:r w:rsidR="00335D8E">
              <w:rPr>
                <w:noProof/>
                <w:webHidden/>
              </w:rPr>
              <w:instrText xml:space="preserve"> PAGEREF _Toc125154145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74B7F50E" w14:textId="7DE39FC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6" w:history="1">
            <w:r w:rsidR="00335D8E" w:rsidRPr="00D37F70">
              <w:rPr>
                <w:rStyle w:val="a7"/>
                <w:noProof/>
              </w:rPr>
              <w:t>5.3.</w:t>
            </w:r>
            <w:r w:rsidR="00335D8E">
              <w:rPr>
                <w:rFonts w:asciiTheme="minorHAnsi" w:eastAsiaTheme="minorEastAsia" w:hAnsiTheme="minorHAnsi" w:cstheme="minorBidi"/>
                <w:noProof/>
                <w:sz w:val="22"/>
                <w:szCs w:val="22"/>
              </w:rPr>
              <w:tab/>
            </w:r>
            <w:r w:rsidR="00335D8E" w:rsidRPr="00D37F70">
              <w:rPr>
                <w:rStyle w:val="a7"/>
                <w:noProof/>
              </w:rPr>
              <w:t>Подготовка иллюстраций</w:t>
            </w:r>
            <w:r w:rsidR="00335D8E">
              <w:rPr>
                <w:noProof/>
                <w:webHidden/>
              </w:rPr>
              <w:tab/>
            </w:r>
            <w:r w:rsidR="00335D8E">
              <w:rPr>
                <w:noProof/>
                <w:webHidden/>
              </w:rPr>
              <w:fldChar w:fldCharType="begin"/>
            </w:r>
            <w:r w:rsidR="00335D8E">
              <w:rPr>
                <w:noProof/>
                <w:webHidden/>
              </w:rPr>
              <w:instrText xml:space="preserve"> PAGEREF _Toc125154146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504104B5" w14:textId="16EA1108"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7" w:history="1">
            <w:r w:rsidR="00335D8E" w:rsidRPr="00D37F70">
              <w:rPr>
                <w:rStyle w:val="a7"/>
                <w:noProof/>
              </w:rPr>
              <w:t>5.4.</w:t>
            </w:r>
            <w:r w:rsidR="00335D8E">
              <w:rPr>
                <w:rFonts w:asciiTheme="minorHAnsi" w:eastAsiaTheme="minorEastAsia" w:hAnsiTheme="minorHAnsi" w:cstheme="minorBidi"/>
                <w:noProof/>
                <w:sz w:val="22"/>
                <w:szCs w:val="22"/>
              </w:rPr>
              <w:tab/>
            </w:r>
            <w:r w:rsidR="00335D8E" w:rsidRPr="00D37F70">
              <w:rPr>
                <w:rStyle w:val="a7"/>
                <w:noProof/>
              </w:rPr>
              <w:t>Культуры клеток</w:t>
            </w:r>
            <w:r w:rsidR="00335D8E">
              <w:rPr>
                <w:noProof/>
                <w:webHidden/>
              </w:rPr>
              <w:tab/>
            </w:r>
            <w:r w:rsidR="00335D8E">
              <w:rPr>
                <w:noProof/>
                <w:webHidden/>
              </w:rPr>
              <w:fldChar w:fldCharType="begin"/>
            </w:r>
            <w:r w:rsidR="00335D8E">
              <w:rPr>
                <w:noProof/>
                <w:webHidden/>
              </w:rPr>
              <w:instrText xml:space="preserve"> PAGEREF _Toc125154147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E7FE0" w14:textId="5B33BD12"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8" w:history="1">
            <w:r w:rsidR="00335D8E" w:rsidRPr="00D37F70">
              <w:rPr>
                <w:rStyle w:val="a7"/>
                <w:noProof/>
              </w:rPr>
              <w:t>5.4.1.</w:t>
            </w:r>
            <w:r w:rsidR="00335D8E">
              <w:rPr>
                <w:rFonts w:asciiTheme="minorHAnsi" w:eastAsiaTheme="minorEastAsia" w:hAnsiTheme="minorHAnsi" w:cstheme="minorBidi"/>
                <w:noProof/>
                <w:sz w:val="22"/>
                <w:szCs w:val="22"/>
              </w:rPr>
              <w:tab/>
            </w:r>
            <w:r w:rsidR="00335D8E" w:rsidRPr="00D37F70">
              <w:rPr>
                <w:rStyle w:val="a7"/>
                <w:noProof/>
              </w:rPr>
              <w:t>Поддержание культур клеток</w:t>
            </w:r>
            <w:r w:rsidR="00335D8E">
              <w:rPr>
                <w:noProof/>
                <w:webHidden/>
              </w:rPr>
              <w:tab/>
            </w:r>
            <w:r w:rsidR="00335D8E">
              <w:rPr>
                <w:noProof/>
                <w:webHidden/>
              </w:rPr>
              <w:fldChar w:fldCharType="begin"/>
            </w:r>
            <w:r w:rsidR="00335D8E">
              <w:rPr>
                <w:noProof/>
                <w:webHidden/>
              </w:rPr>
              <w:instrText xml:space="preserve"> PAGEREF _Toc125154148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C9255" w14:textId="4B5C772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9" w:history="1">
            <w:r w:rsidR="00335D8E" w:rsidRPr="00D37F70">
              <w:rPr>
                <w:rStyle w:val="a7"/>
                <w:noProof/>
              </w:rPr>
              <w:t>5.4.2.</w:t>
            </w:r>
            <w:r w:rsidR="00335D8E">
              <w:rPr>
                <w:rFonts w:asciiTheme="minorHAnsi" w:eastAsiaTheme="minorEastAsia" w:hAnsiTheme="minorHAnsi" w:cstheme="minorBidi"/>
                <w:noProof/>
                <w:sz w:val="22"/>
                <w:szCs w:val="22"/>
              </w:rPr>
              <w:tab/>
            </w:r>
            <w:r w:rsidR="00335D8E" w:rsidRPr="00D37F70">
              <w:rPr>
                <w:rStyle w:val="a7"/>
                <w:noProof/>
              </w:rPr>
              <w:t>Посадка культур клеток на мембраны</w:t>
            </w:r>
            <w:r w:rsidR="00335D8E">
              <w:rPr>
                <w:noProof/>
                <w:webHidden/>
              </w:rPr>
              <w:tab/>
            </w:r>
            <w:r w:rsidR="00335D8E">
              <w:rPr>
                <w:noProof/>
                <w:webHidden/>
              </w:rPr>
              <w:fldChar w:fldCharType="begin"/>
            </w:r>
            <w:r w:rsidR="00335D8E">
              <w:rPr>
                <w:noProof/>
                <w:webHidden/>
              </w:rPr>
              <w:instrText xml:space="preserve"> PAGEREF _Toc125154149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1F66BE8B" w14:textId="15D444B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0" w:history="1">
            <w:r w:rsidR="00335D8E" w:rsidRPr="00D37F70">
              <w:rPr>
                <w:rStyle w:val="a7"/>
                <w:noProof/>
              </w:rPr>
              <w:t>5.4.3.</w:t>
            </w:r>
            <w:r w:rsidR="00335D8E">
              <w:rPr>
                <w:rFonts w:asciiTheme="minorHAnsi" w:eastAsiaTheme="minorEastAsia" w:hAnsiTheme="minorHAnsi" w:cstheme="minorBidi"/>
                <w:noProof/>
                <w:sz w:val="22"/>
                <w:szCs w:val="22"/>
              </w:rPr>
              <w:tab/>
            </w:r>
            <w:r w:rsidR="00335D8E" w:rsidRPr="00D37F70">
              <w:rPr>
                <w:rStyle w:val="a7"/>
                <w:noProof/>
              </w:rPr>
              <w:t>Изучение жизнедеятельности клеток на мембране</w:t>
            </w:r>
            <w:r w:rsidR="00335D8E">
              <w:rPr>
                <w:noProof/>
                <w:webHidden/>
              </w:rPr>
              <w:tab/>
            </w:r>
            <w:r w:rsidR="00335D8E">
              <w:rPr>
                <w:noProof/>
                <w:webHidden/>
              </w:rPr>
              <w:fldChar w:fldCharType="begin"/>
            </w:r>
            <w:r w:rsidR="00335D8E">
              <w:rPr>
                <w:noProof/>
                <w:webHidden/>
              </w:rPr>
              <w:instrText xml:space="preserve"> PAGEREF _Toc125154150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43A8910B" w14:textId="329DC164"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1" w:history="1">
            <w:r w:rsidR="00335D8E" w:rsidRPr="00D37F70">
              <w:rPr>
                <w:rStyle w:val="a7"/>
                <w:noProof/>
              </w:rPr>
              <w:t>5.4.3.1.</w:t>
            </w:r>
            <w:r w:rsidR="00335D8E">
              <w:rPr>
                <w:rFonts w:asciiTheme="minorHAnsi" w:eastAsiaTheme="minorEastAsia" w:hAnsiTheme="minorHAnsi" w:cstheme="minorBidi"/>
                <w:noProof/>
                <w:sz w:val="22"/>
                <w:szCs w:val="22"/>
              </w:rPr>
              <w:tab/>
            </w:r>
            <w:r w:rsidR="00335D8E" w:rsidRPr="00D37F70">
              <w:rPr>
                <w:rStyle w:val="a7"/>
                <w:noProof/>
              </w:rPr>
              <w:t>МТТ-тест</w:t>
            </w:r>
            <w:r w:rsidR="00335D8E">
              <w:rPr>
                <w:noProof/>
                <w:webHidden/>
              </w:rPr>
              <w:tab/>
            </w:r>
            <w:r w:rsidR="00335D8E">
              <w:rPr>
                <w:noProof/>
                <w:webHidden/>
              </w:rPr>
              <w:fldChar w:fldCharType="begin"/>
            </w:r>
            <w:r w:rsidR="00335D8E">
              <w:rPr>
                <w:noProof/>
                <w:webHidden/>
              </w:rPr>
              <w:instrText xml:space="preserve"> PAGEREF _Toc125154151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34D135D4" w14:textId="1A35ABE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2" w:history="1">
            <w:r w:rsidR="00335D8E" w:rsidRPr="00D37F70">
              <w:rPr>
                <w:rStyle w:val="a7"/>
                <w:noProof/>
              </w:rPr>
              <w:t>5.4.3.2.</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52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590ACFE5" w14:textId="7294486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3" w:history="1">
            <w:r w:rsidR="00335D8E" w:rsidRPr="00D37F70">
              <w:rPr>
                <w:rStyle w:val="a7"/>
                <w:noProof/>
              </w:rPr>
              <w:t>5.4.3.3.</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w:t>
            </w:r>
            <w:r w:rsidR="00335D8E">
              <w:rPr>
                <w:noProof/>
                <w:webHidden/>
              </w:rPr>
              <w:tab/>
            </w:r>
            <w:r w:rsidR="00335D8E">
              <w:rPr>
                <w:noProof/>
                <w:webHidden/>
              </w:rPr>
              <w:fldChar w:fldCharType="begin"/>
            </w:r>
            <w:r w:rsidR="00335D8E">
              <w:rPr>
                <w:noProof/>
                <w:webHidden/>
              </w:rPr>
              <w:instrText xml:space="preserve"> PAGEREF _Toc125154153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0ED661C8" w14:textId="12055EE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4" w:history="1">
            <w:r w:rsidR="00335D8E" w:rsidRPr="00D37F70">
              <w:rPr>
                <w:rStyle w:val="a7"/>
                <w:noProof/>
              </w:rPr>
              <w:t>5.4.4.</w:t>
            </w:r>
            <w:r w:rsidR="00335D8E">
              <w:rPr>
                <w:rFonts w:asciiTheme="minorHAnsi" w:eastAsiaTheme="minorEastAsia" w:hAnsiTheme="minorHAnsi" w:cstheme="minorBidi"/>
                <w:noProof/>
                <w:sz w:val="22"/>
                <w:szCs w:val="22"/>
              </w:rPr>
              <w:tab/>
            </w:r>
            <w:r w:rsidR="00335D8E" w:rsidRPr="00D37F70">
              <w:rPr>
                <w:rStyle w:val="a7"/>
                <w:noProof/>
              </w:rPr>
              <w:t>Сфероиды на мембранах</w:t>
            </w:r>
            <w:r w:rsidR="00335D8E">
              <w:rPr>
                <w:noProof/>
                <w:webHidden/>
              </w:rPr>
              <w:tab/>
            </w:r>
            <w:r w:rsidR="00335D8E">
              <w:rPr>
                <w:noProof/>
                <w:webHidden/>
              </w:rPr>
              <w:fldChar w:fldCharType="begin"/>
            </w:r>
            <w:r w:rsidR="00335D8E">
              <w:rPr>
                <w:noProof/>
                <w:webHidden/>
              </w:rPr>
              <w:instrText xml:space="preserve"> PAGEREF _Toc125154154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5171E41C" w14:textId="358DDBF2"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5" w:history="1">
            <w:r w:rsidR="00335D8E" w:rsidRPr="00D37F70">
              <w:rPr>
                <w:rStyle w:val="a7"/>
                <w:noProof/>
              </w:rPr>
              <w:t>5.4.4.1.</w:t>
            </w:r>
            <w:r w:rsidR="00335D8E">
              <w:rPr>
                <w:rFonts w:asciiTheme="minorHAnsi" w:eastAsiaTheme="minorEastAsia" w:hAnsiTheme="minorHAnsi" w:cstheme="minorBidi"/>
                <w:noProof/>
                <w:sz w:val="22"/>
                <w:szCs w:val="22"/>
              </w:rPr>
              <w:tab/>
            </w:r>
            <w:r w:rsidR="00335D8E" w:rsidRPr="00D37F70">
              <w:rPr>
                <w:rStyle w:val="a7"/>
                <w:noProof/>
              </w:rPr>
              <w:t>Выращивание сфероидов</w:t>
            </w:r>
            <w:r w:rsidR="00335D8E">
              <w:rPr>
                <w:noProof/>
                <w:webHidden/>
              </w:rPr>
              <w:tab/>
            </w:r>
            <w:r w:rsidR="00335D8E">
              <w:rPr>
                <w:noProof/>
                <w:webHidden/>
              </w:rPr>
              <w:fldChar w:fldCharType="begin"/>
            </w:r>
            <w:r w:rsidR="00335D8E">
              <w:rPr>
                <w:noProof/>
                <w:webHidden/>
              </w:rPr>
              <w:instrText xml:space="preserve"> PAGEREF _Toc125154155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1948F7B1" w14:textId="423FC5D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6" w:history="1">
            <w:r w:rsidR="00335D8E" w:rsidRPr="00D37F70">
              <w:rPr>
                <w:rStyle w:val="a7"/>
                <w:noProof/>
              </w:rPr>
              <w:t>5.4.4.2.</w:t>
            </w:r>
            <w:r w:rsidR="00335D8E">
              <w:rPr>
                <w:rFonts w:asciiTheme="minorHAnsi" w:eastAsiaTheme="minorEastAsia" w:hAnsiTheme="minorHAnsi" w:cstheme="minorBidi"/>
                <w:noProof/>
                <w:sz w:val="22"/>
                <w:szCs w:val="22"/>
              </w:rPr>
              <w:tab/>
            </w:r>
            <w:r w:rsidR="00335D8E" w:rsidRPr="00D37F70">
              <w:rPr>
                <w:rStyle w:val="a7"/>
                <w:noProof/>
              </w:rPr>
              <w:t>Численное изучение морфологических характеристик сфероидов</w:t>
            </w:r>
            <w:r w:rsidR="00335D8E">
              <w:rPr>
                <w:noProof/>
                <w:webHidden/>
              </w:rPr>
              <w:tab/>
            </w:r>
            <w:r w:rsidR="00335D8E">
              <w:rPr>
                <w:noProof/>
                <w:webHidden/>
              </w:rPr>
              <w:fldChar w:fldCharType="begin"/>
            </w:r>
            <w:r w:rsidR="00335D8E">
              <w:rPr>
                <w:noProof/>
                <w:webHidden/>
              </w:rPr>
              <w:instrText xml:space="preserve"> PAGEREF _Toc125154156 \h </w:instrText>
            </w:r>
            <w:r w:rsidR="00335D8E">
              <w:rPr>
                <w:noProof/>
                <w:webHidden/>
              </w:rPr>
            </w:r>
            <w:r w:rsidR="00335D8E">
              <w:rPr>
                <w:noProof/>
                <w:webHidden/>
              </w:rPr>
              <w:fldChar w:fldCharType="separate"/>
            </w:r>
            <w:r w:rsidR="00335D8E">
              <w:rPr>
                <w:noProof/>
                <w:webHidden/>
              </w:rPr>
              <w:t>25</w:t>
            </w:r>
            <w:r w:rsidR="00335D8E">
              <w:rPr>
                <w:noProof/>
                <w:webHidden/>
              </w:rPr>
              <w:fldChar w:fldCharType="end"/>
            </w:r>
          </w:hyperlink>
        </w:p>
        <w:p w14:paraId="1F52FBE6" w14:textId="0605F3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7" w:history="1">
            <w:r w:rsidR="00335D8E" w:rsidRPr="00D37F70">
              <w:rPr>
                <w:rStyle w:val="a7"/>
                <w:noProof/>
              </w:rPr>
              <w:t>5.4.4.3.</w:t>
            </w:r>
            <w:r w:rsidR="00335D8E">
              <w:rPr>
                <w:rFonts w:asciiTheme="minorHAnsi" w:eastAsiaTheme="minorEastAsia" w:hAnsiTheme="minorHAnsi" w:cstheme="minorBidi"/>
                <w:noProof/>
                <w:sz w:val="22"/>
                <w:szCs w:val="22"/>
              </w:rPr>
              <w:tab/>
            </w:r>
            <w:r w:rsidR="00335D8E" w:rsidRPr="00D37F70">
              <w:rPr>
                <w:rStyle w:val="a7"/>
                <w:noProof/>
              </w:rPr>
              <w:t>Изучение сфероидов при помощи конфокального микроскопа</w:t>
            </w:r>
            <w:r w:rsidR="00335D8E">
              <w:rPr>
                <w:noProof/>
                <w:webHidden/>
              </w:rPr>
              <w:tab/>
            </w:r>
            <w:r w:rsidR="00335D8E">
              <w:rPr>
                <w:noProof/>
                <w:webHidden/>
              </w:rPr>
              <w:fldChar w:fldCharType="begin"/>
            </w:r>
            <w:r w:rsidR="00335D8E">
              <w:rPr>
                <w:noProof/>
                <w:webHidden/>
              </w:rPr>
              <w:instrText xml:space="preserve"> PAGEREF _Toc125154157 \h </w:instrText>
            </w:r>
            <w:r w:rsidR="00335D8E">
              <w:rPr>
                <w:noProof/>
                <w:webHidden/>
              </w:rPr>
            </w:r>
            <w:r w:rsidR="00335D8E">
              <w:rPr>
                <w:noProof/>
                <w:webHidden/>
              </w:rPr>
              <w:fldChar w:fldCharType="separate"/>
            </w:r>
            <w:r w:rsidR="00335D8E">
              <w:rPr>
                <w:noProof/>
                <w:webHidden/>
              </w:rPr>
              <w:t>28</w:t>
            </w:r>
            <w:r w:rsidR="00335D8E">
              <w:rPr>
                <w:noProof/>
                <w:webHidden/>
              </w:rPr>
              <w:fldChar w:fldCharType="end"/>
            </w:r>
          </w:hyperlink>
        </w:p>
        <w:p w14:paraId="4D965BAE" w14:textId="13F0097F"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58" w:history="1">
            <w:r w:rsidR="00335D8E" w:rsidRPr="00D37F70">
              <w:rPr>
                <w:rStyle w:val="a7"/>
                <w:noProof/>
              </w:rPr>
              <w:t>5.5.</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58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1C47F3BC" w14:textId="7203D55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9" w:history="1">
            <w:r w:rsidR="00335D8E" w:rsidRPr="00D37F70">
              <w:rPr>
                <w:rStyle w:val="a7"/>
                <w:noProof/>
              </w:rPr>
              <w:t>5.5.1.</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 сокультивированных клеток</w:t>
            </w:r>
            <w:r w:rsidR="00335D8E">
              <w:rPr>
                <w:noProof/>
                <w:webHidden/>
              </w:rPr>
              <w:tab/>
            </w:r>
            <w:r w:rsidR="00335D8E">
              <w:rPr>
                <w:noProof/>
                <w:webHidden/>
              </w:rPr>
              <w:fldChar w:fldCharType="begin"/>
            </w:r>
            <w:r w:rsidR="00335D8E">
              <w:rPr>
                <w:noProof/>
                <w:webHidden/>
              </w:rPr>
              <w:instrText xml:space="preserve"> PAGEREF _Toc125154159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0F5E3EC1" w14:textId="04FA9B2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0" w:history="1">
            <w:r w:rsidR="00335D8E" w:rsidRPr="00D37F70">
              <w:rPr>
                <w:rStyle w:val="a7"/>
                <w:noProof/>
              </w:rPr>
              <w:t>5.5.2.</w:t>
            </w:r>
            <w:r w:rsidR="00335D8E">
              <w:rPr>
                <w:rFonts w:asciiTheme="minorHAnsi" w:eastAsiaTheme="minorEastAsia" w:hAnsiTheme="minorHAnsi" w:cstheme="minorBidi"/>
                <w:noProof/>
                <w:sz w:val="22"/>
                <w:szCs w:val="22"/>
              </w:rPr>
              <w:tab/>
            </w:r>
            <w:r w:rsidR="00335D8E" w:rsidRPr="00D37F70">
              <w:rPr>
                <w:rStyle w:val="a7"/>
                <w:noProof/>
              </w:rPr>
              <w:t>rtPCR клеток</w:t>
            </w:r>
            <w:r w:rsidR="00335D8E">
              <w:rPr>
                <w:noProof/>
                <w:webHidden/>
              </w:rPr>
              <w:tab/>
            </w:r>
            <w:r w:rsidR="00335D8E">
              <w:rPr>
                <w:noProof/>
                <w:webHidden/>
              </w:rPr>
              <w:fldChar w:fldCharType="begin"/>
            </w:r>
            <w:r w:rsidR="00335D8E">
              <w:rPr>
                <w:noProof/>
                <w:webHidden/>
              </w:rPr>
              <w:instrText xml:space="preserve"> PAGEREF _Toc125154160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2D9A2238" w14:textId="54E91EEE"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61" w:history="1">
            <w:r w:rsidR="00335D8E" w:rsidRPr="00D37F70">
              <w:rPr>
                <w:rStyle w:val="a7"/>
                <w:noProof/>
              </w:rPr>
              <w:t>6.</w:t>
            </w:r>
            <w:r w:rsidR="00335D8E">
              <w:rPr>
                <w:rFonts w:asciiTheme="minorHAnsi" w:eastAsiaTheme="minorEastAsia" w:hAnsiTheme="minorHAnsi" w:cstheme="minorBidi"/>
                <w:noProof/>
                <w:sz w:val="22"/>
                <w:szCs w:val="22"/>
              </w:rPr>
              <w:tab/>
            </w:r>
            <w:r w:rsidR="00335D8E" w:rsidRPr="00D37F70">
              <w:rPr>
                <w:rStyle w:val="a7"/>
                <w:noProof/>
              </w:rPr>
              <w:t>Результаты и обсуждение</w:t>
            </w:r>
            <w:r w:rsidR="00335D8E">
              <w:rPr>
                <w:noProof/>
                <w:webHidden/>
              </w:rPr>
              <w:tab/>
            </w:r>
            <w:r w:rsidR="00335D8E">
              <w:rPr>
                <w:noProof/>
                <w:webHidden/>
              </w:rPr>
              <w:fldChar w:fldCharType="begin"/>
            </w:r>
            <w:r w:rsidR="00335D8E">
              <w:rPr>
                <w:noProof/>
                <w:webHidden/>
              </w:rPr>
              <w:instrText xml:space="preserve"> PAGEREF _Toc125154161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1F895A" w14:textId="1D13234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2" w:history="1">
            <w:r w:rsidR="00335D8E" w:rsidRPr="00D37F70">
              <w:rPr>
                <w:rStyle w:val="a7"/>
                <w:noProof/>
              </w:rPr>
              <w:t>6.1.</w:t>
            </w:r>
            <w:r w:rsidR="00335D8E">
              <w:rPr>
                <w:rFonts w:asciiTheme="minorHAnsi" w:eastAsiaTheme="minorEastAsia" w:hAnsiTheme="minorHAnsi" w:cstheme="minorBidi"/>
                <w:noProof/>
                <w:sz w:val="22"/>
                <w:szCs w:val="22"/>
              </w:rPr>
              <w:tab/>
            </w:r>
            <w:r w:rsidR="00335D8E" w:rsidRPr="00D37F70">
              <w:rPr>
                <w:rStyle w:val="a7"/>
                <w:noProof/>
              </w:rPr>
              <w:t>Конструкция первичного молда и изготовление вторичного</w:t>
            </w:r>
            <w:r w:rsidR="00335D8E">
              <w:rPr>
                <w:noProof/>
                <w:webHidden/>
              </w:rPr>
              <w:tab/>
            </w:r>
            <w:r w:rsidR="00335D8E">
              <w:rPr>
                <w:noProof/>
                <w:webHidden/>
              </w:rPr>
              <w:fldChar w:fldCharType="begin"/>
            </w:r>
            <w:r w:rsidR="00335D8E">
              <w:rPr>
                <w:noProof/>
                <w:webHidden/>
              </w:rPr>
              <w:instrText xml:space="preserve"> PAGEREF _Toc125154162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E4EE5B" w14:textId="19320F8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3" w:history="1">
            <w:r w:rsidR="00335D8E" w:rsidRPr="00D37F70">
              <w:rPr>
                <w:rStyle w:val="a7"/>
                <w:noProof/>
              </w:rPr>
              <w:t>6.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ы</w:t>
            </w:r>
            <w:r w:rsidR="00335D8E">
              <w:rPr>
                <w:noProof/>
                <w:webHidden/>
              </w:rPr>
              <w:tab/>
            </w:r>
            <w:r w:rsidR="00335D8E">
              <w:rPr>
                <w:noProof/>
                <w:webHidden/>
              </w:rPr>
              <w:fldChar w:fldCharType="begin"/>
            </w:r>
            <w:r w:rsidR="00335D8E">
              <w:rPr>
                <w:noProof/>
                <w:webHidden/>
              </w:rPr>
              <w:instrText xml:space="preserve"> PAGEREF _Toc125154163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2298D66D" w14:textId="4599FAA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4" w:history="1">
            <w:r w:rsidR="00335D8E" w:rsidRPr="00D37F70">
              <w:rPr>
                <w:rStyle w:val="a7"/>
                <w:noProof/>
              </w:rPr>
              <w:t>6.2.1.</w:t>
            </w:r>
            <w:r w:rsidR="00335D8E">
              <w:rPr>
                <w:rFonts w:asciiTheme="minorHAnsi" w:eastAsiaTheme="minorEastAsia" w:hAnsiTheme="minorHAnsi" w:cstheme="minorBidi"/>
                <w:noProof/>
                <w:sz w:val="22"/>
                <w:szCs w:val="22"/>
              </w:rPr>
              <w:tab/>
            </w:r>
            <w:r w:rsidR="00335D8E" w:rsidRPr="00D37F70">
              <w:rPr>
                <w:rStyle w:val="a7"/>
                <w:noProof/>
              </w:rPr>
              <w:t xml:space="preserve">Соотношение компонентов  </w:t>
            </w:r>
            <w:r w:rsidR="00335D8E" w:rsidRPr="00D37F70">
              <w:rPr>
                <w:rStyle w:val="a7"/>
                <w:noProof/>
                <w:highlight w:val="yellow"/>
              </w:rPr>
              <w:t>[ВПИСАТЬ СЮДА ОБОЗНАЧЕНИЯ КОТОРЫЕ ИСПОЛЬЗУЮТСЯ ДАЛЬШЕ]</w:t>
            </w:r>
            <w:r w:rsidR="00335D8E">
              <w:rPr>
                <w:noProof/>
                <w:webHidden/>
              </w:rPr>
              <w:tab/>
            </w:r>
            <w:r w:rsidR="00335D8E">
              <w:rPr>
                <w:noProof/>
                <w:webHidden/>
              </w:rPr>
              <w:fldChar w:fldCharType="begin"/>
            </w:r>
            <w:r w:rsidR="00335D8E">
              <w:rPr>
                <w:noProof/>
                <w:webHidden/>
              </w:rPr>
              <w:instrText xml:space="preserve"> PAGEREF _Toc125154164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5C66E45E" w14:textId="71FE839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5" w:history="1">
            <w:r w:rsidR="00335D8E" w:rsidRPr="00D37F70">
              <w:rPr>
                <w:rStyle w:val="a7"/>
                <w:noProof/>
              </w:rPr>
              <w:t>6.2.2.</w:t>
            </w:r>
            <w:r w:rsidR="00335D8E">
              <w:rPr>
                <w:rFonts w:asciiTheme="minorHAnsi" w:eastAsiaTheme="minorEastAsia" w:hAnsiTheme="minorHAnsi" w:cstheme="minorBidi"/>
                <w:noProof/>
                <w:sz w:val="22"/>
                <w:szCs w:val="22"/>
              </w:rPr>
              <w:tab/>
            </w:r>
            <w:r w:rsidR="00335D8E" w:rsidRPr="00D37F70">
              <w:rPr>
                <w:rStyle w:val="a7"/>
                <w:noProof/>
              </w:rPr>
              <w:t>Глутаральдегидная коньюгация</w:t>
            </w:r>
            <w:r w:rsidR="00335D8E">
              <w:rPr>
                <w:noProof/>
                <w:webHidden/>
              </w:rPr>
              <w:tab/>
            </w:r>
            <w:r w:rsidR="00335D8E">
              <w:rPr>
                <w:noProof/>
                <w:webHidden/>
              </w:rPr>
              <w:fldChar w:fldCharType="begin"/>
            </w:r>
            <w:r w:rsidR="00335D8E">
              <w:rPr>
                <w:noProof/>
                <w:webHidden/>
              </w:rPr>
              <w:instrText xml:space="preserve"> PAGEREF _Toc125154165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7253E301" w14:textId="468BF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6" w:history="1">
            <w:r w:rsidR="00335D8E" w:rsidRPr="00D37F70">
              <w:rPr>
                <w:rStyle w:val="a7"/>
                <w:noProof/>
              </w:rPr>
              <w:t>6.2.3.</w:t>
            </w:r>
            <w:r w:rsidR="00335D8E">
              <w:rPr>
                <w:rFonts w:asciiTheme="minorHAnsi" w:eastAsiaTheme="minorEastAsia" w:hAnsiTheme="minorHAnsi" w:cstheme="minorBidi"/>
                <w:noProof/>
                <w:sz w:val="22"/>
                <w:szCs w:val="22"/>
              </w:rPr>
              <w:tab/>
            </w:r>
            <w:r w:rsidR="00335D8E" w:rsidRPr="00D37F70">
              <w:rPr>
                <w:rStyle w:val="a7"/>
                <w:noProof/>
              </w:rPr>
              <w:t>EDC коньюгация</w:t>
            </w:r>
            <w:r w:rsidR="00335D8E">
              <w:rPr>
                <w:noProof/>
                <w:webHidden/>
              </w:rPr>
              <w:tab/>
            </w:r>
            <w:r w:rsidR="00335D8E">
              <w:rPr>
                <w:noProof/>
                <w:webHidden/>
              </w:rPr>
              <w:fldChar w:fldCharType="begin"/>
            </w:r>
            <w:r w:rsidR="00335D8E">
              <w:rPr>
                <w:noProof/>
                <w:webHidden/>
              </w:rPr>
              <w:instrText xml:space="preserve"> PAGEREF _Toc125154166 \h </w:instrText>
            </w:r>
            <w:r w:rsidR="00335D8E">
              <w:rPr>
                <w:noProof/>
                <w:webHidden/>
              </w:rPr>
            </w:r>
            <w:r w:rsidR="00335D8E">
              <w:rPr>
                <w:noProof/>
                <w:webHidden/>
              </w:rPr>
              <w:fldChar w:fldCharType="separate"/>
            </w:r>
            <w:r w:rsidR="00335D8E">
              <w:rPr>
                <w:noProof/>
                <w:webHidden/>
              </w:rPr>
              <w:t>36</w:t>
            </w:r>
            <w:r w:rsidR="00335D8E">
              <w:rPr>
                <w:noProof/>
                <w:webHidden/>
              </w:rPr>
              <w:fldChar w:fldCharType="end"/>
            </w:r>
          </w:hyperlink>
        </w:p>
        <w:p w14:paraId="17389D0B" w14:textId="28BF7A2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7" w:history="1">
            <w:r w:rsidR="00335D8E" w:rsidRPr="00D37F70">
              <w:rPr>
                <w:rStyle w:val="a7"/>
                <w:noProof/>
              </w:rPr>
              <w:t>6.2.4.</w:t>
            </w:r>
            <w:r w:rsidR="00335D8E">
              <w:rPr>
                <w:rFonts w:asciiTheme="minorHAnsi" w:eastAsiaTheme="minorEastAsia" w:hAnsiTheme="minorHAnsi" w:cstheme="minorBidi"/>
                <w:noProof/>
                <w:sz w:val="22"/>
                <w:szCs w:val="22"/>
              </w:rPr>
              <w:tab/>
            </w:r>
            <w:r w:rsidR="00335D8E" w:rsidRPr="00D37F70">
              <w:rPr>
                <w:rStyle w:val="a7"/>
                <w:noProof/>
              </w:rPr>
              <w:t>Процесс изготовления мембраны</w:t>
            </w:r>
            <w:r w:rsidR="00335D8E">
              <w:rPr>
                <w:noProof/>
                <w:webHidden/>
              </w:rPr>
              <w:tab/>
            </w:r>
            <w:r w:rsidR="00335D8E">
              <w:rPr>
                <w:noProof/>
                <w:webHidden/>
              </w:rPr>
              <w:fldChar w:fldCharType="begin"/>
            </w:r>
            <w:r w:rsidR="00335D8E">
              <w:rPr>
                <w:noProof/>
                <w:webHidden/>
              </w:rPr>
              <w:instrText xml:space="preserve"> PAGEREF _Toc125154167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71ED7640" w14:textId="78B7EFB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8" w:history="1">
            <w:r w:rsidR="00335D8E" w:rsidRPr="00D37F70">
              <w:rPr>
                <w:rStyle w:val="a7"/>
                <w:noProof/>
              </w:rPr>
              <w:t>6.2.5.</w:t>
            </w:r>
            <w:r w:rsidR="00335D8E">
              <w:rPr>
                <w:rFonts w:asciiTheme="minorHAnsi" w:eastAsiaTheme="minorEastAsia" w:hAnsiTheme="minorHAnsi" w:cstheme="minorBidi"/>
                <w:noProof/>
                <w:sz w:val="22"/>
                <w:szCs w:val="22"/>
              </w:rPr>
              <w:tab/>
            </w:r>
            <w:r w:rsidR="00335D8E" w:rsidRPr="00D37F70">
              <w:rPr>
                <w:rStyle w:val="a7"/>
                <w:noProof/>
              </w:rPr>
              <w:t>Полимеризация и отделение мембраны от молда</w:t>
            </w:r>
            <w:r w:rsidR="00335D8E">
              <w:rPr>
                <w:noProof/>
                <w:webHidden/>
              </w:rPr>
              <w:tab/>
            </w:r>
            <w:r w:rsidR="00335D8E">
              <w:rPr>
                <w:noProof/>
                <w:webHidden/>
              </w:rPr>
              <w:fldChar w:fldCharType="begin"/>
            </w:r>
            <w:r w:rsidR="00335D8E">
              <w:rPr>
                <w:noProof/>
                <w:webHidden/>
              </w:rPr>
              <w:instrText xml:space="preserve"> PAGEREF _Toc125154168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3DDE6B7D" w14:textId="6A50C38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9" w:history="1">
            <w:r w:rsidR="00335D8E" w:rsidRPr="00D37F70">
              <w:rPr>
                <w:rStyle w:val="a7"/>
                <w:noProof/>
              </w:rPr>
              <w:t>6.3.</w:t>
            </w:r>
            <w:r w:rsidR="00335D8E">
              <w:rPr>
                <w:rFonts w:asciiTheme="minorHAnsi" w:eastAsiaTheme="minorEastAsia" w:hAnsiTheme="minorHAnsi" w:cstheme="minorBidi"/>
                <w:noProof/>
                <w:sz w:val="22"/>
                <w:szCs w:val="22"/>
              </w:rPr>
              <w:tab/>
            </w:r>
            <w:r w:rsidR="00335D8E" w:rsidRPr="00D37F70">
              <w:rPr>
                <w:rStyle w:val="a7"/>
                <w:noProof/>
              </w:rPr>
              <w:t>Влияние технологии 3</w:t>
            </w:r>
            <w:r w:rsidR="00335D8E" w:rsidRPr="00D37F70">
              <w:rPr>
                <w:rStyle w:val="a7"/>
                <w:noProof/>
                <w:lang w:val="en-US"/>
              </w:rPr>
              <w:t>d</w:t>
            </w:r>
            <w:r w:rsidR="00335D8E" w:rsidRPr="00D37F70">
              <w:rPr>
                <w:rStyle w:val="a7"/>
                <w:noProof/>
              </w:rPr>
              <w:t xml:space="preserve"> печати на мембрану</w:t>
            </w:r>
            <w:r w:rsidR="00335D8E">
              <w:rPr>
                <w:noProof/>
                <w:webHidden/>
              </w:rPr>
              <w:tab/>
            </w:r>
            <w:r w:rsidR="00335D8E">
              <w:rPr>
                <w:noProof/>
                <w:webHidden/>
              </w:rPr>
              <w:fldChar w:fldCharType="begin"/>
            </w:r>
            <w:r w:rsidR="00335D8E">
              <w:rPr>
                <w:noProof/>
                <w:webHidden/>
              </w:rPr>
              <w:instrText xml:space="preserve"> PAGEREF _Toc125154169 \h </w:instrText>
            </w:r>
            <w:r w:rsidR="00335D8E">
              <w:rPr>
                <w:noProof/>
                <w:webHidden/>
              </w:rPr>
            </w:r>
            <w:r w:rsidR="00335D8E">
              <w:rPr>
                <w:noProof/>
                <w:webHidden/>
              </w:rPr>
              <w:fldChar w:fldCharType="separate"/>
            </w:r>
            <w:r w:rsidR="00335D8E">
              <w:rPr>
                <w:noProof/>
                <w:webHidden/>
              </w:rPr>
              <w:t>40</w:t>
            </w:r>
            <w:r w:rsidR="00335D8E">
              <w:rPr>
                <w:noProof/>
                <w:webHidden/>
              </w:rPr>
              <w:fldChar w:fldCharType="end"/>
            </w:r>
          </w:hyperlink>
        </w:p>
        <w:p w14:paraId="18CE662A" w14:textId="63582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0" w:history="1">
            <w:r w:rsidR="00335D8E" w:rsidRPr="00D37F70">
              <w:rPr>
                <w:rStyle w:val="a7"/>
                <w:noProof/>
              </w:rPr>
              <w:t>6.3.1.</w:t>
            </w:r>
            <w:r w:rsidR="00335D8E">
              <w:rPr>
                <w:rFonts w:asciiTheme="minorHAnsi" w:eastAsiaTheme="minorEastAsia" w:hAnsiTheme="minorHAnsi" w:cstheme="minorBidi"/>
                <w:noProof/>
                <w:sz w:val="22"/>
                <w:szCs w:val="22"/>
              </w:rPr>
              <w:tab/>
            </w:r>
            <w:r w:rsidR="00335D8E" w:rsidRPr="00D37F70">
              <w:rPr>
                <w:rStyle w:val="a7"/>
                <w:noProof/>
              </w:rPr>
              <w:t>FDM технология</w:t>
            </w:r>
            <w:r w:rsidR="00335D8E">
              <w:rPr>
                <w:noProof/>
                <w:webHidden/>
              </w:rPr>
              <w:tab/>
            </w:r>
            <w:r w:rsidR="00335D8E">
              <w:rPr>
                <w:noProof/>
                <w:webHidden/>
              </w:rPr>
              <w:fldChar w:fldCharType="begin"/>
            </w:r>
            <w:r w:rsidR="00335D8E">
              <w:rPr>
                <w:noProof/>
                <w:webHidden/>
              </w:rPr>
              <w:instrText xml:space="preserve"> PAGEREF _Toc125154170 \h </w:instrText>
            </w:r>
            <w:r w:rsidR="00335D8E">
              <w:rPr>
                <w:noProof/>
                <w:webHidden/>
              </w:rPr>
            </w:r>
            <w:r w:rsidR="00335D8E">
              <w:rPr>
                <w:noProof/>
                <w:webHidden/>
              </w:rPr>
              <w:fldChar w:fldCharType="separate"/>
            </w:r>
            <w:r w:rsidR="00335D8E">
              <w:rPr>
                <w:noProof/>
                <w:webHidden/>
              </w:rPr>
              <w:t>41</w:t>
            </w:r>
            <w:r w:rsidR="00335D8E">
              <w:rPr>
                <w:noProof/>
                <w:webHidden/>
              </w:rPr>
              <w:fldChar w:fldCharType="end"/>
            </w:r>
          </w:hyperlink>
        </w:p>
        <w:p w14:paraId="4132253C" w14:textId="2C52CAA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1" w:history="1">
            <w:r w:rsidR="00335D8E" w:rsidRPr="00D37F70">
              <w:rPr>
                <w:rStyle w:val="a7"/>
                <w:noProof/>
              </w:rPr>
              <w:t>6.3.2.</w:t>
            </w:r>
            <w:r w:rsidR="00335D8E">
              <w:rPr>
                <w:rFonts w:asciiTheme="minorHAnsi" w:eastAsiaTheme="minorEastAsia" w:hAnsiTheme="minorHAnsi" w:cstheme="minorBidi"/>
                <w:noProof/>
                <w:sz w:val="22"/>
                <w:szCs w:val="22"/>
              </w:rPr>
              <w:tab/>
            </w:r>
            <w:r w:rsidR="00335D8E" w:rsidRPr="00D37F70">
              <w:rPr>
                <w:rStyle w:val="a7"/>
                <w:noProof/>
              </w:rPr>
              <w:t>MSLA технология</w:t>
            </w:r>
            <w:r w:rsidR="00335D8E">
              <w:rPr>
                <w:noProof/>
                <w:webHidden/>
              </w:rPr>
              <w:tab/>
            </w:r>
            <w:r w:rsidR="00335D8E">
              <w:rPr>
                <w:noProof/>
                <w:webHidden/>
              </w:rPr>
              <w:fldChar w:fldCharType="begin"/>
            </w:r>
            <w:r w:rsidR="00335D8E">
              <w:rPr>
                <w:noProof/>
                <w:webHidden/>
              </w:rPr>
              <w:instrText xml:space="preserve"> PAGEREF _Toc125154171 \h </w:instrText>
            </w:r>
            <w:r w:rsidR="00335D8E">
              <w:rPr>
                <w:noProof/>
                <w:webHidden/>
              </w:rPr>
            </w:r>
            <w:r w:rsidR="00335D8E">
              <w:rPr>
                <w:noProof/>
                <w:webHidden/>
              </w:rPr>
              <w:fldChar w:fldCharType="separate"/>
            </w:r>
            <w:r w:rsidR="00335D8E">
              <w:rPr>
                <w:noProof/>
                <w:webHidden/>
              </w:rPr>
              <w:t>42</w:t>
            </w:r>
            <w:r w:rsidR="00335D8E">
              <w:rPr>
                <w:noProof/>
                <w:webHidden/>
              </w:rPr>
              <w:fldChar w:fldCharType="end"/>
            </w:r>
          </w:hyperlink>
        </w:p>
        <w:p w14:paraId="3BCB4FAE" w14:textId="16751B30"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2" w:history="1">
            <w:r w:rsidR="00335D8E" w:rsidRPr="00D37F70">
              <w:rPr>
                <w:rStyle w:val="a7"/>
                <w:noProof/>
              </w:rPr>
              <w:t>6.3.2.1.</w:t>
            </w:r>
            <w:r w:rsidR="00335D8E">
              <w:rPr>
                <w:rFonts w:asciiTheme="minorHAnsi" w:eastAsiaTheme="minorEastAsia" w:hAnsiTheme="minorHAnsi" w:cstheme="minorBidi"/>
                <w:noProof/>
                <w:sz w:val="22"/>
                <w:szCs w:val="22"/>
              </w:rPr>
              <w:tab/>
            </w:r>
            <w:r w:rsidR="00335D8E" w:rsidRPr="00D37F70">
              <w:rPr>
                <w:rStyle w:val="a7"/>
                <w:noProof/>
              </w:rPr>
              <w:t>Микрорельеф</w:t>
            </w:r>
            <w:r w:rsidR="00335D8E">
              <w:rPr>
                <w:noProof/>
                <w:webHidden/>
              </w:rPr>
              <w:tab/>
            </w:r>
            <w:r w:rsidR="00335D8E">
              <w:rPr>
                <w:noProof/>
                <w:webHidden/>
              </w:rPr>
              <w:fldChar w:fldCharType="begin"/>
            </w:r>
            <w:r w:rsidR="00335D8E">
              <w:rPr>
                <w:noProof/>
                <w:webHidden/>
              </w:rPr>
              <w:instrText xml:space="preserve"> PAGEREF _Toc125154172 \h </w:instrText>
            </w:r>
            <w:r w:rsidR="00335D8E">
              <w:rPr>
                <w:noProof/>
                <w:webHidden/>
              </w:rPr>
            </w:r>
            <w:r w:rsidR="00335D8E">
              <w:rPr>
                <w:noProof/>
                <w:webHidden/>
              </w:rPr>
              <w:fldChar w:fldCharType="separate"/>
            </w:r>
            <w:r w:rsidR="00335D8E">
              <w:rPr>
                <w:noProof/>
                <w:webHidden/>
              </w:rPr>
              <w:t>44</w:t>
            </w:r>
            <w:r w:rsidR="00335D8E">
              <w:rPr>
                <w:noProof/>
                <w:webHidden/>
              </w:rPr>
              <w:fldChar w:fldCharType="end"/>
            </w:r>
          </w:hyperlink>
        </w:p>
        <w:p w14:paraId="01BC9ABC" w14:textId="3143B7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3" w:history="1">
            <w:r w:rsidR="00335D8E" w:rsidRPr="00D37F70">
              <w:rPr>
                <w:rStyle w:val="a7"/>
                <w:noProof/>
              </w:rPr>
              <w:t>6.3.2.2.</w:t>
            </w:r>
            <w:r w:rsidR="00335D8E">
              <w:rPr>
                <w:rFonts w:asciiTheme="minorHAnsi" w:eastAsiaTheme="minorEastAsia" w:hAnsiTheme="minorHAnsi" w:cstheme="minorBidi"/>
                <w:noProof/>
                <w:sz w:val="22"/>
                <w:szCs w:val="22"/>
              </w:rPr>
              <w:tab/>
            </w:r>
            <w:r w:rsidR="00335D8E" w:rsidRPr="00D37F70">
              <w:rPr>
                <w:rStyle w:val="a7"/>
                <w:noProof/>
              </w:rPr>
              <w:t>Макрорельеф</w:t>
            </w:r>
            <w:r w:rsidR="00335D8E">
              <w:rPr>
                <w:noProof/>
                <w:webHidden/>
              </w:rPr>
              <w:tab/>
            </w:r>
            <w:r w:rsidR="00335D8E">
              <w:rPr>
                <w:noProof/>
                <w:webHidden/>
              </w:rPr>
              <w:fldChar w:fldCharType="begin"/>
            </w:r>
            <w:r w:rsidR="00335D8E">
              <w:rPr>
                <w:noProof/>
                <w:webHidden/>
              </w:rPr>
              <w:instrText xml:space="preserve"> PAGEREF _Toc125154173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3B88CD94" w14:textId="134F3BAE" w:rsidR="00335D8E" w:rsidRDefault="00000000">
          <w:pPr>
            <w:pStyle w:val="51"/>
            <w:tabs>
              <w:tab w:val="left" w:pos="2080"/>
              <w:tab w:val="right" w:pos="9345"/>
            </w:tabs>
            <w:rPr>
              <w:rFonts w:asciiTheme="minorHAnsi" w:eastAsiaTheme="minorEastAsia" w:hAnsiTheme="minorHAnsi" w:cstheme="minorBidi"/>
              <w:noProof/>
              <w:sz w:val="22"/>
              <w:szCs w:val="22"/>
            </w:rPr>
          </w:pPr>
          <w:hyperlink w:anchor="_Toc125154174" w:history="1">
            <w:r w:rsidR="00335D8E" w:rsidRPr="00D37F70">
              <w:rPr>
                <w:rStyle w:val="a7"/>
                <w:noProof/>
              </w:rPr>
              <w:t>6.3.2.2.1.</w:t>
            </w:r>
            <w:r w:rsidR="00335D8E">
              <w:rPr>
                <w:rFonts w:asciiTheme="minorHAnsi" w:eastAsiaTheme="minorEastAsia" w:hAnsiTheme="minorHAnsi" w:cstheme="minorBidi"/>
                <w:noProof/>
                <w:sz w:val="22"/>
                <w:szCs w:val="22"/>
              </w:rPr>
              <w:tab/>
            </w:r>
            <w:r w:rsidR="00335D8E" w:rsidRPr="00D37F70">
              <w:rPr>
                <w:rStyle w:val="a7"/>
                <w:noProof/>
              </w:rPr>
              <w:t>Тест объекты</w:t>
            </w:r>
            <w:r w:rsidR="00335D8E">
              <w:rPr>
                <w:noProof/>
                <w:webHidden/>
              </w:rPr>
              <w:tab/>
            </w:r>
            <w:r w:rsidR="00335D8E">
              <w:rPr>
                <w:noProof/>
                <w:webHidden/>
              </w:rPr>
              <w:fldChar w:fldCharType="begin"/>
            </w:r>
            <w:r w:rsidR="00335D8E">
              <w:rPr>
                <w:noProof/>
                <w:webHidden/>
              </w:rPr>
              <w:instrText xml:space="preserve"> PAGEREF _Toc125154174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0A4371DA" w14:textId="1DFD333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5" w:history="1">
            <w:r w:rsidR="00335D8E" w:rsidRPr="00D37F70">
              <w:rPr>
                <w:rStyle w:val="a7"/>
                <w:noProof/>
              </w:rPr>
              <w:t>6.3.3.</w:t>
            </w:r>
            <w:r w:rsidR="00335D8E">
              <w:rPr>
                <w:rFonts w:asciiTheme="minorHAnsi" w:eastAsiaTheme="minorEastAsia" w:hAnsiTheme="minorHAnsi" w:cstheme="minorBidi"/>
                <w:noProof/>
                <w:sz w:val="22"/>
                <w:szCs w:val="22"/>
              </w:rPr>
              <w:tab/>
            </w:r>
            <w:r w:rsidR="00335D8E" w:rsidRPr="00D37F70">
              <w:rPr>
                <w:rStyle w:val="a7"/>
                <w:noProof/>
              </w:rPr>
              <w:t>Магнитные свойства мембран</w:t>
            </w:r>
            <w:r w:rsidR="00335D8E">
              <w:rPr>
                <w:noProof/>
                <w:webHidden/>
              </w:rPr>
              <w:tab/>
            </w:r>
            <w:r w:rsidR="00335D8E">
              <w:rPr>
                <w:noProof/>
                <w:webHidden/>
              </w:rPr>
              <w:fldChar w:fldCharType="begin"/>
            </w:r>
            <w:r w:rsidR="00335D8E">
              <w:rPr>
                <w:noProof/>
                <w:webHidden/>
              </w:rPr>
              <w:instrText xml:space="preserve"> PAGEREF _Toc125154175 \h </w:instrText>
            </w:r>
            <w:r w:rsidR="00335D8E">
              <w:rPr>
                <w:noProof/>
                <w:webHidden/>
              </w:rPr>
            </w:r>
            <w:r w:rsidR="00335D8E">
              <w:rPr>
                <w:noProof/>
                <w:webHidden/>
              </w:rPr>
              <w:fldChar w:fldCharType="separate"/>
            </w:r>
            <w:r w:rsidR="00335D8E">
              <w:rPr>
                <w:noProof/>
                <w:webHidden/>
              </w:rPr>
              <w:t>54</w:t>
            </w:r>
            <w:r w:rsidR="00335D8E">
              <w:rPr>
                <w:noProof/>
                <w:webHidden/>
              </w:rPr>
              <w:fldChar w:fldCharType="end"/>
            </w:r>
          </w:hyperlink>
        </w:p>
        <w:p w14:paraId="58735C76" w14:textId="54B1A05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6" w:history="1">
            <w:r w:rsidR="00335D8E" w:rsidRPr="00D37F70">
              <w:rPr>
                <w:rStyle w:val="a7"/>
                <w:noProof/>
              </w:rPr>
              <w:t>6.3.4.</w:t>
            </w:r>
            <w:r w:rsidR="00335D8E">
              <w:rPr>
                <w:rFonts w:asciiTheme="minorHAnsi" w:eastAsiaTheme="minorEastAsia" w:hAnsiTheme="minorHAnsi" w:cstheme="minorBidi"/>
                <w:noProof/>
                <w:sz w:val="22"/>
                <w:szCs w:val="22"/>
              </w:rPr>
              <w:tab/>
            </w:r>
            <w:r w:rsidR="00335D8E" w:rsidRPr="00D37F70">
              <w:rPr>
                <w:rStyle w:val="a7"/>
                <w:noProof/>
              </w:rPr>
              <w:t>Магнитная система</w:t>
            </w:r>
            <w:r w:rsidR="00335D8E">
              <w:rPr>
                <w:noProof/>
                <w:webHidden/>
              </w:rPr>
              <w:tab/>
            </w:r>
            <w:r w:rsidR="00335D8E">
              <w:rPr>
                <w:noProof/>
                <w:webHidden/>
              </w:rPr>
              <w:fldChar w:fldCharType="begin"/>
            </w:r>
            <w:r w:rsidR="00335D8E">
              <w:rPr>
                <w:noProof/>
                <w:webHidden/>
              </w:rPr>
              <w:instrText xml:space="preserve"> PAGEREF _Toc125154176 \h </w:instrText>
            </w:r>
            <w:r w:rsidR="00335D8E">
              <w:rPr>
                <w:noProof/>
                <w:webHidden/>
              </w:rPr>
            </w:r>
            <w:r w:rsidR="00335D8E">
              <w:rPr>
                <w:noProof/>
                <w:webHidden/>
              </w:rPr>
              <w:fldChar w:fldCharType="separate"/>
            </w:r>
            <w:r w:rsidR="00335D8E">
              <w:rPr>
                <w:noProof/>
                <w:webHidden/>
              </w:rPr>
              <w:t>55</w:t>
            </w:r>
            <w:r w:rsidR="00335D8E">
              <w:rPr>
                <w:noProof/>
                <w:webHidden/>
              </w:rPr>
              <w:fldChar w:fldCharType="end"/>
            </w:r>
          </w:hyperlink>
        </w:p>
        <w:p w14:paraId="5CAEF168" w14:textId="64EBD79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7" w:history="1">
            <w:r w:rsidR="00335D8E" w:rsidRPr="00D37F70">
              <w:rPr>
                <w:rStyle w:val="a7"/>
                <w:noProof/>
              </w:rPr>
              <w:t>6.3.5.</w:t>
            </w:r>
            <w:r w:rsidR="00335D8E">
              <w:rPr>
                <w:rFonts w:asciiTheme="minorHAnsi" w:eastAsiaTheme="minorEastAsia" w:hAnsiTheme="minorHAnsi" w:cstheme="minorBidi"/>
                <w:noProof/>
                <w:sz w:val="22"/>
                <w:szCs w:val="22"/>
              </w:rPr>
              <w:tab/>
            </w:r>
            <w:r w:rsidR="00335D8E" w:rsidRPr="00D37F70">
              <w:rPr>
                <w:rStyle w:val="a7"/>
                <w:noProof/>
              </w:rPr>
              <w:t>Холдер для удерживания не магнитных мембран</w:t>
            </w:r>
            <w:r w:rsidR="00335D8E">
              <w:rPr>
                <w:noProof/>
                <w:webHidden/>
              </w:rPr>
              <w:tab/>
            </w:r>
            <w:r w:rsidR="00335D8E">
              <w:rPr>
                <w:noProof/>
                <w:webHidden/>
              </w:rPr>
              <w:fldChar w:fldCharType="begin"/>
            </w:r>
            <w:r w:rsidR="00335D8E">
              <w:rPr>
                <w:noProof/>
                <w:webHidden/>
              </w:rPr>
              <w:instrText xml:space="preserve"> PAGEREF _Toc125154177 \h </w:instrText>
            </w:r>
            <w:r w:rsidR="00335D8E">
              <w:rPr>
                <w:noProof/>
                <w:webHidden/>
              </w:rPr>
            </w:r>
            <w:r w:rsidR="00335D8E">
              <w:rPr>
                <w:noProof/>
                <w:webHidden/>
              </w:rPr>
              <w:fldChar w:fldCharType="separate"/>
            </w:r>
            <w:r w:rsidR="00335D8E">
              <w:rPr>
                <w:noProof/>
                <w:webHidden/>
              </w:rPr>
              <w:t>56</w:t>
            </w:r>
            <w:r w:rsidR="00335D8E">
              <w:rPr>
                <w:noProof/>
                <w:webHidden/>
              </w:rPr>
              <w:fldChar w:fldCharType="end"/>
            </w:r>
          </w:hyperlink>
        </w:p>
        <w:p w14:paraId="3E701B1E" w14:textId="196AF7E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8" w:history="1">
            <w:r w:rsidR="00335D8E" w:rsidRPr="00D37F70">
              <w:rPr>
                <w:rStyle w:val="a7"/>
                <w:noProof/>
              </w:rPr>
              <w:t>6.3.6.</w:t>
            </w:r>
            <w:r w:rsidR="00335D8E">
              <w:rPr>
                <w:rFonts w:asciiTheme="minorHAnsi" w:eastAsiaTheme="minorEastAsia" w:hAnsiTheme="minorHAnsi" w:cstheme="minorBidi"/>
                <w:noProof/>
                <w:sz w:val="22"/>
                <w:szCs w:val="22"/>
              </w:rPr>
              <w:tab/>
            </w:r>
            <w:r w:rsidR="00335D8E" w:rsidRPr="00D37F70">
              <w:rPr>
                <w:rStyle w:val="a7"/>
                <w:noProof/>
              </w:rPr>
              <w:t>Проницаемость мембран</w:t>
            </w:r>
            <w:r w:rsidR="00335D8E">
              <w:rPr>
                <w:noProof/>
                <w:webHidden/>
              </w:rPr>
              <w:tab/>
            </w:r>
            <w:r w:rsidR="00335D8E">
              <w:rPr>
                <w:noProof/>
                <w:webHidden/>
              </w:rPr>
              <w:fldChar w:fldCharType="begin"/>
            </w:r>
            <w:r w:rsidR="00335D8E">
              <w:rPr>
                <w:noProof/>
                <w:webHidden/>
              </w:rPr>
              <w:instrText xml:space="preserve"> PAGEREF _Toc125154178 \h </w:instrText>
            </w:r>
            <w:r w:rsidR="00335D8E">
              <w:rPr>
                <w:noProof/>
                <w:webHidden/>
              </w:rPr>
            </w:r>
            <w:r w:rsidR="00335D8E">
              <w:rPr>
                <w:noProof/>
                <w:webHidden/>
              </w:rPr>
              <w:fldChar w:fldCharType="separate"/>
            </w:r>
            <w:r w:rsidR="00335D8E">
              <w:rPr>
                <w:noProof/>
                <w:webHidden/>
              </w:rPr>
              <w:t>58</w:t>
            </w:r>
            <w:r w:rsidR="00335D8E">
              <w:rPr>
                <w:noProof/>
                <w:webHidden/>
              </w:rPr>
              <w:fldChar w:fldCharType="end"/>
            </w:r>
          </w:hyperlink>
        </w:p>
        <w:p w14:paraId="6DCD1CCC" w14:textId="76E8F4A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79" w:history="1">
            <w:r w:rsidR="00335D8E" w:rsidRPr="00D37F70">
              <w:rPr>
                <w:rStyle w:val="a7"/>
                <w:noProof/>
              </w:rPr>
              <w:t>6.4.</w:t>
            </w:r>
            <w:r w:rsidR="00335D8E">
              <w:rPr>
                <w:rFonts w:asciiTheme="minorHAnsi" w:eastAsiaTheme="minorEastAsia" w:hAnsiTheme="minorHAnsi" w:cstheme="minorBidi"/>
                <w:noProof/>
                <w:sz w:val="22"/>
                <w:szCs w:val="22"/>
              </w:rPr>
              <w:tab/>
            </w:r>
            <w:r w:rsidR="00335D8E" w:rsidRPr="00D37F70">
              <w:rPr>
                <w:rStyle w:val="a7"/>
                <w:noProof/>
              </w:rPr>
              <w:t>Культивирование клеток на мембранах</w:t>
            </w:r>
            <w:r w:rsidR="00335D8E">
              <w:rPr>
                <w:noProof/>
                <w:webHidden/>
              </w:rPr>
              <w:tab/>
            </w:r>
            <w:r w:rsidR="00335D8E">
              <w:rPr>
                <w:noProof/>
                <w:webHidden/>
              </w:rPr>
              <w:fldChar w:fldCharType="begin"/>
            </w:r>
            <w:r w:rsidR="00335D8E">
              <w:rPr>
                <w:noProof/>
                <w:webHidden/>
              </w:rPr>
              <w:instrText xml:space="preserve"> PAGEREF _Toc125154179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0D6A236" w14:textId="257C2D9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0" w:history="1">
            <w:r w:rsidR="00335D8E" w:rsidRPr="00D37F70">
              <w:rPr>
                <w:rStyle w:val="a7"/>
                <w:noProof/>
              </w:rPr>
              <w:t>6.4.1.</w:t>
            </w:r>
            <w:r w:rsidR="00335D8E">
              <w:rPr>
                <w:rFonts w:asciiTheme="minorHAnsi" w:eastAsiaTheme="minorEastAsia" w:hAnsiTheme="minorHAnsi" w:cstheme="minorBidi"/>
                <w:noProof/>
                <w:sz w:val="22"/>
                <w:szCs w:val="22"/>
              </w:rPr>
              <w:tab/>
            </w:r>
            <w:r w:rsidR="00335D8E" w:rsidRPr="00D37F70">
              <w:rPr>
                <w:rStyle w:val="a7"/>
                <w:noProof/>
              </w:rPr>
              <w:t>Рост клеток на мембране</w:t>
            </w:r>
            <w:r w:rsidR="00335D8E">
              <w:rPr>
                <w:noProof/>
                <w:webHidden/>
              </w:rPr>
              <w:tab/>
            </w:r>
            <w:r w:rsidR="00335D8E">
              <w:rPr>
                <w:noProof/>
                <w:webHidden/>
              </w:rPr>
              <w:fldChar w:fldCharType="begin"/>
            </w:r>
            <w:r w:rsidR="00335D8E">
              <w:rPr>
                <w:noProof/>
                <w:webHidden/>
              </w:rPr>
              <w:instrText xml:space="preserve"> PAGEREF _Toc125154180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519E53B" w14:textId="71B910E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1" w:history="1">
            <w:r w:rsidR="00335D8E" w:rsidRPr="00D37F70">
              <w:rPr>
                <w:rStyle w:val="a7"/>
                <w:noProof/>
              </w:rPr>
              <w:t>6.4.2.</w:t>
            </w:r>
            <w:r w:rsidR="00335D8E">
              <w:rPr>
                <w:rFonts w:asciiTheme="minorHAnsi" w:eastAsiaTheme="minorEastAsia" w:hAnsiTheme="minorHAnsi" w:cstheme="minorBidi"/>
                <w:noProof/>
                <w:sz w:val="22"/>
                <w:szCs w:val="22"/>
              </w:rPr>
              <w:tab/>
            </w:r>
            <w:r w:rsidR="00335D8E" w:rsidRPr="00D37F70">
              <w:rPr>
                <w:rStyle w:val="a7"/>
                <w:noProof/>
              </w:rPr>
              <w:t>Оценка жизнеспособности клеток при помощи МТТ теста</w:t>
            </w:r>
            <w:r w:rsidR="00335D8E">
              <w:rPr>
                <w:noProof/>
                <w:webHidden/>
              </w:rPr>
              <w:tab/>
            </w:r>
            <w:r w:rsidR="00335D8E">
              <w:rPr>
                <w:noProof/>
                <w:webHidden/>
              </w:rPr>
              <w:fldChar w:fldCharType="begin"/>
            </w:r>
            <w:r w:rsidR="00335D8E">
              <w:rPr>
                <w:noProof/>
                <w:webHidden/>
              </w:rPr>
              <w:instrText xml:space="preserve"> PAGEREF _Toc125154181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D7BECC2" w14:textId="4DB2094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2" w:history="1">
            <w:r w:rsidR="00335D8E" w:rsidRPr="00D37F70">
              <w:rPr>
                <w:rStyle w:val="a7"/>
                <w:noProof/>
                <w:lang w:val="en-US"/>
              </w:rPr>
              <w:t>6.4.3.</w:t>
            </w:r>
            <w:r w:rsidR="00335D8E">
              <w:rPr>
                <w:rFonts w:asciiTheme="minorHAnsi" w:eastAsiaTheme="minorEastAsia" w:hAnsiTheme="minorHAnsi" w:cstheme="minorBidi"/>
                <w:noProof/>
                <w:sz w:val="22"/>
                <w:szCs w:val="22"/>
              </w:rPr>
              <w:tab/>
            </w:r>
            <w:r w:rsidR="00335D8E" w:rsidRPr="00D37F70">
              <w:rPr>
                <w:rStyle w:val="a7"/>
                <w:noProof/>
              </w:rPr>
              <w:t>Отмывка мембран</w:t>
            </w:r>
            <w:r w:rsidR="00335D8E">
              <w:rPr>
                <w:noProof/>
                <w:webHidden/>
              </w:rPr>
              <w:tab/>
            </w:r>
            <w:r w:rsidR="00335D8E">
              <w:rPr>
                <w:noProof/>
                <w:webHidden/>
              </w:rPr>
              <w:fldChar w:fldCharType="begin"/>
            </w:r>
            <w:r w:rsidR="00335D8E">
              <w:rPr>
                <w:noProof/>
                <w:webHidden/>
              </w:rPr>
              <w:instrText xml:space="preserve"> PAGEREF _Toc125154182 \h </w:instrText>
            </w:r>
            <w:r w:rsidR="00335D8E">
              <w:rPr>
                <w:noProof/>
                <w:webHidden/>
              </w:rPr>
            </w:r>
            <w:r w:rsidR="00335D8E">
              <w:rPr>
                <w:noProof/>
                <w:webHidden/>
              </w:rPr>
              <w:fldChar w:fldCharType="separate"/>
            </w:r>
            <w:r w:rsidR="00335D8E">
              <w:rPr>
                <w:noProof/>
                <w:webHidden/>
              </w:rPr>
              <w:t>63</w:t>
            </w:r>
            <w:r w:rsidR="00335D8E">
              <w:rPr>
                <w:noProof/>
                <w:webHidden/>
              </w:rPr>
              <w:fldChar w:fldCharType="end"/>
            </w:r>
          </w:hyperlink>
        </w:p>
        <w:p w14:paraId="1636D713" w14:textId="66DA296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3" w:history="1">
            <w:r w:rsidR="00335D8E" w:rsidRPr="00D37F70">
              <w:rPr>
                <w:rStyle w:val="a7"/>
                <w:noProof/>
              </w:rPr>
              <w:t>6.4.4.</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83 \h </w:instrText>
            </w:r>
            <w:r w:rsidR="00335D8E">
              <w:rPr>
                <w:noProof/>
                <w:webHidden/>
              </w:rPr>
            </w:r>
            <w:r w:rsidR="00335D8E">
              <w:rPr>
                <w:noProof/>
                <w:webHidden/>
              </w:rPr>
              <w:fldChar w:fldCharType="separate"/>
            </w:r>
            <w:r w:rsidR="00335D8E">
              <w:rPr>
                <w:noProof/>
                <w:webHidden/>
              </w:rPr>
              <w:t>65</w:t>
            </w:r>
            <w:r w:rsidR="00335D8E">
              <w:rPr>
                <w:noProof/>
                <w:webHidden/>
              </w:rPr>
              <w:fldChar w:fldCharType="end"/>
            </w:r>
          </w:hyperlink>
        </w:p>
        <w:p w14:paraId="50E5AC79" w14:textId="0870C2FC"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4" w:history="1">
            <w:r w:rsidR="00335D8E" w:rsidRPr="00D37F70">
              <w:rPr>
                <w:rStyle w:val="a7"/>
                <w:noProof/>
              </w:rPr>
              <w:t>6.4.5.</w:t>
            </w:r>
            <w:r w:rsidR="00335D8E">
              <w:rPr>
                <w:rFonts w:asciiTheme="minorHAnsi" w:eastAsiaTheme="minorEastAsia" w:hAnsiTheme="minorHAnsi" w:cstheme="minorBidi"/>
                <w:noProof/>
                <w:sz w:val="22"/>
                <w:szCs w:val="22"/>
              </w:rPr>
              <w:tab/>
            </w:r>
            <w:r w:rsidR="00335D8E" w:rsidRPr="00D37F70">
              <w:rPr>
                <w:rStyle w:val="a7"/>
                <w:noProof/>
              </w:rPr>
              <w:t>Гистологическое окрашивание мембран</w:t>
            </w:r>
            <w:r w:rsidR="00335D8E">
              <w:rPr>
                <w:noProof/>
                <w:webHidden/>
              </w:rPr>
              <w:tab/>
            </w:r>
            <w:r w:rsidR="00335D8E">
              <w:rPr>
                <w:noProof/>
                <w:webHidden/>
              </w:rPr>
              <w:fldChar w:fldCharType="begin"/>
            </w:r>
            <w:r w:rsidR="00335D8E">
              <w:rPr>
                <w:noProof/>
                <w:webHidden/>
              </w:rPr>
              <w:instrText xml:space="preserve"> PAGEREF _Toc125154184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16167D1E" w14:textId="16CE5A4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5" w:history="1">
            <w:r w:rsidR="00335D8E" w:rsidRPr="00D37F70">
              <w:rPr>
                <w:rStyle w:val="a7"/>
                <w:noProof/>
              </w:rPr>
              <w:t>6.4.6.</w:t>
            </w:r>
            <w:r w:rsidR="00335D8E">
              <w:rPr>
                <w:rFonts w:asciiTheme="minorHAnsi" w:eastAsiaTheme="minorEastAsia" w:hAnsiTheme="minorHAnsi" w:cstheme="minorBidi"/>
                <w:noProof/>
                <w:sz w:val="22"/>
                <w:szCs w:val="22"/>
              </w:rPr>
              <w:tab/>
            </w:r>
            <w:r w:rsidR="00335D8E" w:rsidRPr="00D37F70">
              <w:rPr>
                <w:rStyle w:val="a7"/>
                <w:noProof/>
                <w:lang w:val="en-US"/>
              </w:rPr>
              <w:t>CLSM</w:t>
            </w:r>
            <w:r w:rsidR="00335D8E" w:rsidRPr="00D37F70">
              <w:rPr>
                <w:rStyle w:val="a7"/>
                <w:noProof/>
              </w:rPr>
              <w:t xml:space="preserve"> исследование клеток на мембране</w:t>
            </w:r>
            <w:r w:rsidR="00335D8E">
              <w:rPr>
                <w:noProof/>
                <w:webHidden/>
              </w:rPr>
              <w:tab/>
            </w:r>
            <w:r w:rsidR="00335D8E">
              <w:rPr>
                <w:noProof/>
                <w:webHidden/>
              </w:rPr>
              <w:fldChar w:fldCharType="begin"/>
            </w:r>
            <w:r w:rsidR="00335D8E">
              <w:rPr>
                <w:noProof/>
                <w:webHidden/>
              </w:rPr>
              <w:instrText xml:space="preserve"> PAGEREF _Toc125154185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77CAB599" w14:textId="00A9305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6" w:history="1">
            <w:r w:rsidR="00335D8E" w:rsidRPr="00D37F70">
              <w:rPr>
                <w:rStyle w:val="a7"/>
                <w:noProof/>
              </w:rPr>
              <w:t>6.4.7.</w:t>
            </w:r>
            <w:r w:rsidR="00335D8E">
              <w:rPr>
                <w:rFonts w:asciiTheme="minorHAnsi" w:eastAsiaTheme="minorEastAsia" w:hAnsiTheme="minorHAnsi" w:cstheme="minorBidi"/>
                <w:noProof/>
                <w:sz w:val="22"/>
                <w:szCs w:val="22"/>
              </w:rPr>
              <w:tab/>
            </w:r>
            <w:r w:rsidR="00335D8E" w:rsidRPr="00D37F70">
              <w:rPr>
                <w:rStyle w:val="a7"/>
                <w:noProof/>
              </w:rPr>
              <w:t xml:space="preserve">Исследование клеток на мембране при помощи </w:t>
            </w:r>
            <w:r w:rsidR="00335D8E" w:rsidRPr="00D37F70">
              <w:rPr>
                <w:rStyle w:val="a7"/>
                <w:noProof/>
                <w:lang w:val="en-US"/>
              </w:rPr>
              <w:t>SEM</w:t>
            </w:r>
            <w:r w:rsidR="00335D8E">
              <w:rPr>
                <w:noProof/>
                <w:webHidden/>
              </w:rPr>
              <w:tab/>
            </w:r>
            <w:r w:rsidR="00335D8E">
              <w:rPr>
                <w:noProof/>
                <w:webHidden/>
              </w:rPr>
              <w:fldChar w:fldCharType="begin"/>
            </w:r>
            <w:r w:rsidR="00335D8E">
              <w:rPr>
                <w:noProof/>
                <w:webHidden/>
              </w:rPr>
              <w:instrText xml:space="preserve"> PAGEREF _Toc125154186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36A59649" w14:textId="4685F27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7" w:history="1">
            <w:r w:rsidR="00335D8E" w:rsidRPr="00D37F70">
              <w:rPr>
                <w:rStyle w:val="a7"/>
                <w:noProof/>
              </w:rPr>
              <w:t>6.4.8.</w:t>
            </w:r>
            <w:r w:rsidR="00335D8E">
              <w:rPr>
                <w:rFonts w:asciiTheme="minorHAnsi" w:eastAsiaTheme="minorEastAsia" w:hAnsiTheme="minorHAnsi" w:cstheme="minorBidi"/>
                <w:noProof/>
                <w:sz w:val="22"/>
                <w:szCs w:val="22"/>
              </w:rPr>
              <w:tab/>
            </w:r>
            <w:r w:rsidR="00335D8E" w:rsidRPr="00D37F70">
              <w:rPr>
                <w:rStyle w:val="a7"/>
                <w:noProof/>
              </w:rPr>
              <w:t>Отличия во взаимодействии клеток с разными мембранами</w:t>
            </w:r>
            <w:r w:rsidR="00335D8E">
              <w:rPr>
                <w:noProof/>
                <w:webHidden/>
              </w:rPr>
              <w:tab/>
            </w:r>
            <w:r w:rsidR="00335D8E">
              <w:rPr>
                <w:noProof/>
                <w:webHidden/>
              </w:rPr>
              <w:fldChar w:fldCharType="begin"/>
            </w:r>
            <w:r w:rsidR="00335D8E">
              <w:rPr>
                <w:noProof/>
                <w:webHidden/>
              </w:rPr>
              <w:instrText xml:space="preserve"> PAGEREF _Toc125154187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98330FC" w14:textId="6585B9B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8" w:history="1">
            <w:r w:rsidR="00335D8E" w:rsidRPr="00D37F70">
              <w:rPr>
                <w:rStyle w:val="a7"/>
                <w:noProof/>
              </w:rPr>
              <w:t>6.4.9.</w:t>
            </w:r>
            <w:r w:rsidR="00335D8E">
              <w:rPr>
                <w:rFonts w:asciiTheme="minorHAnsi" w:eastAsiaTheme="minorEastAsia" w:hAnsiTheme="minorHAnsi" w:cstheme="minorBidi"/>
                <w:noProof/>
                <w:sz w:val="22"/>
                <w:szCs w:val="22"/>
              </w:rPr>
              <w:tab/>
            </w:r>
            <w:r w:rsidR="00335D8E" w:rsidRPr="00D37F70">
              <w:rPr>
                <w:rStyle w:val="a7"/>
                <w:noProof/>
              </w:rPr>
              <w:t>Клеточные сфероиды на мембране</w:t>
            </w:r>
            <w:r w:rsidR="00335D8E">
              <w:rPr>
                <w:noProof/>
                <w:webHidden/>
              </w:rPr>
              <w:tab/>
            </w:r>
            <w:r w:rsidR="00335D8E">
              <w:rPr>
                <w:noProof/>
                <w:webHidden/>
              </w:rPr>
              <w:fldChar w:fldCharType="begin"/>
            </w:r>
            <w:r w:rsidR="00335D8E">
              <w:rPr>
                <w:noProof/>
                <w:webHidden/>
              </w:rPr>
              <w:instrText xml:space="preserve"> PAGEREF _Toc125154188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8FAEB72" w14:textId="61FB2817" w:rsidR="00335D8E" w:rsidRDefault="00000000">
          <w:pPr>
            <w:pStyle w:val="31"/>
            <w:tabs>
              <w:tab w:val="left" w:pos="1540"/>
              <w:tab w:val="right" w:pos="9345"/>
            </w:tabs>
            <w:rPr>
              <w:rFonts w:asciiTheme="minorHAnsi" w:eastAsiaTheme="minorEastAsia" w:hAnsiTheme="minorHAnsi" w:cstheme="minorBidi"/>
              <w:noProof/>
              <w:sz w:val="22"/>
              <w:szCs w:val="22"/>
            </w:rPr>
          </w:pPr>
          <w:hyperlink w:anchor="_Toc125154189" w:history="1">
            <w:r w:rsidR="00335D8E" w:rsidRPr="00D37F70">
              <w:rPr>
                <w:rStyle w:val="a7"/>
                <w:noProof/>
              </w:rPr>
              <w:t>6.4.10.</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89 \h </w:instrText>
            </w:r>
            <w:r w:rsidR="00335D8E">
              <w:rPr>
                <w:noProof/>
                <w:webHidden/>
              </w:rPr>
            </w:r>
            <w:r w:rsidR="00335D8E">
              <w:rPr>
                <w:noProof/>
                <w:webHidden/>
              </w:rPr>
              <w:fldChar w:fldCharType="separate"/>
            </w:r>
            <w:r w:rsidR="00335D8E">
              <w:rPr>
                <w:noProof/>
                <w:webHidden/>
              </w:rPr>
              <w:t>70</w:t>
            </w:r>
            <w:r w:rsidR="00335D8E">
              <w:rPr>
                <w:noProof/>
                <w:webHidden/>
              </w:rPr>
              <w:fldChar w:fldCharType="end"/>
            </w:r>
          </w:hyperlink>
        </w:p>
        <w:p w14:paraId="1D273B39" w14:textId="11F2A28A"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90" w:history="1">
            <w:r w:rsidR="00335D8E" w:rsidRPr="00D37F70">
              <w:rPr>
                <w:rStyle w:val="a7"/>
                <w:noProof/>
              </w:rPr>
              <w:t>1.1.</w:t>
            </w:r>
            <w:r w:rsidR="00335D8E">
              <w:rPr>
                <w:rFonts w:asciiTheme="minorHAnsi" w:eastAsiaTheme="minorEastAsia" w:hAnsiTheme="minorHAnsi" w:cstheme="minorBidi"/>
                <w:noProof/>
                <w:sz w:val="22"/>
                <w:szCs w:val="22"/>
              </w:rPr>
              <w:tab/>
            </w:r>
            <w:r w:rsidR="00335D8E" w:rsidRPr="00D37F70">
              <w:rPr>
                <w:rStyle w:val="a7"/>
                <w:noProof/>
              </w:rPr>
              <w:t>Затраты времени и ресурсов на изготовление мембран</w:t>
            </w:r>
            <w:r w:rsidR="00335D8E">
              <w:rPr>
                <w:noProof/>
                <w:webHidden/>
              </w:rPr>
              <w:tab/>
            </w:r>
            <w:r w:rsidR="00335D8E">
              <w:rPr>
                <w:noProof/>
                <w:webHidden/>
              </w:rPr>
              <w:fldChar w:fldCharType="begin"/>
            </w:r>
            <w:r w:rsidR="00335D8E">
              <w:rPr>
                <w:noProof/>
                <w:webHidden/>
              </w:rPr>
              <w:instrText xml:space="preserve"> PAGEREF _Toc125154190 \h </w:instrText>
            </w:r>
            <w:r w:rsidR="00335D8E">
              <w:rPr>
                <w:noProof/>
                <w:webHidden/>
              </w:rPr>
            </w:r>
            <w:r w:rsidR="00335D8E">
              <w:rPr>
                <w:noProof/>
                <w:webHidden/>
              </w:rPr>
              <w:fldChar w:fldCharType="separate"/>
            </w:r>
            <w:r w:rsidR="00335D8E">
              <w:rPr>
                <w:noProof/>
                <w:webHidden/>
              </w:rPr>
              <w:t>72</w:t>
            </w:r>
            <w:r w:rsidR="00335D8E">
              <w:rPr>
                <w:noProof/>
                <w:webHidden/>
              </w:rPr>
              <w:fldChar w:fldCharType="end"/>
            </w:r>
          </w:hyperlink>
        </w:p>
        <w:p w14:paraId="0517C623" w14:textId="0988623B"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91" w:history="1">
            <w:r w:rsidR="00335D8E" w:rsidRPr="00D37F70">
              <w:rPr>
                <w:rStyle w:val="a7"/>
                <w:noProof/>
              </w:rPr>
              <w:t>7.</w:t>
            </w:r>
            <w:r w:rsidR="00335D8E">
              <w:rPr>
                <w:rFonts w:asciiTheme="minorHAnsi" w:eastAsiaTheme="minorEastAsia" w:hAnsiTheme="minorHAnsi" w:cstheme="minorBidi"/>
                <w:noProof/>
                <w:sz w:val="22"/>
                <w:szCs w:val="22"/>
              </w:rPr>
              <w:tab/>
            </w:r>
            <w:r w:rsidR="00335D8E" w:rsidRPr="00D37F70">
              <w:rPr>
                <w:rStyle w:val="a7"/>
                <w:noProof/>
              </w:rPr>
              <w:t>Список литературы</w:t>
            </w:r>
            <w:r w:rsidR="00335D8E">
              <w:rPr>
                <w:noProof/>
                <w:webHidden/>
              </w:rPr>
              <w:tab/>
            </w:r>
            <w:r w:rsidR="00335D8E">
              <w:rPr>
                <w:noProof/>
                <w:webHidden/>
              </w:rPr>
              <w:fldChar w:fldCharType="begin"/>
            </w:r>
            <w:r w:rsidR="00335D8E">
              <w:rPr>
                <w:noProof/>
                <w:webHidden/>
              </w:rPr>
              <w:instrText xml:space="preserve"> PAGEREF _Toc125154191 \h </w:instrText>
            </w:r>
            <w:r w:rsidR="00335D8E">
              <w:rPr>
                <w:noProof/>
                <w:webHidden/>
              </w:rPr>
            </w:r>
            <w:r w:rsidR="00335D8E">
              <w:rPr>
                <w:noProof/>
                <w:webHidden/>
              </w:rPr>
              <w:fldChar w:fldCharType="separate"/>
            </w:r>
            <w:r w:rsidR="00335D8E">
              <w:rPr>
                <w:noProof/>
                <w:webHidden/>
              </w:rPr>
              <w:t>73</w:t>
            </w:r>
            <w:r w:rsidR="00335D8E">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fldSimple w:instr=" SEQ Рисунок \* ARABIC ">
        <w:r w:rsidR="002D59EA">
          <w:rPr>
            <w:noProof/>
          </w:rPr>
          <w:t>1</w:t>
        </w:r>
      </w:fldSimple>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048D22BD" w:rsidR="00723ED7" w:rsidRPr="0079050C" w:rsidRDefault="00517F6B" w:rsidP="00517F6B">
      <w:pPr>
        <w:pStyle w:val="a4"/>
      </w:pPr>
      <w:r>
        <w:t xml:space="preserve">Рисунок  </w:t>
      </w:r>
      <w:fldSimple w:instr=" SEQ Рисунок_ \* ARABIC ">
        <w:r w:rsidR="00142C30">
          <w:rPr>
            <w:noProof/>
          </w:rPr>
          <w:t>1</w:t>
        </w:r>
      </w:fldSimple>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2B6C8956" w:rsidR="00F674AF" w:rsidRDefault="00F674AF" w:rsidP="00F674AF">
      <w:pPr>
        <w:pStyle w:val="a4"/>
        <w:jc w:val="left"/>
      </w:pPr>
      <w:r>
        <w:t xml:space="preserve">Рисунок  </w:t>
      </w:r>
      <w:fldSimple w:instr=" SEQ Рисунок_ \* ARABIC ">
        <w:r w:rsidR="00142C30">
          <w:rPr>
            <w:noProof/>
          </w:rPr>
          <w:t>2</w:t>
        </w:r>
      </w:fldSimple>
      <w:r>
        <w:t xml:space="preserve"> Спектры поглощения</w:t>
      </w:r>
      <w:r w:rsidRPr="001764BB">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5FBAE3BB" w:rsidR="006917DC" w:rsidRDefault="006917DC">
      <w:pPr>
        <w:ind w:firstLine="360"/>
      </w:pPr>
      <w:r>
        <w:t xml:space="preserve">Концентрация магнитных наночастиц в мембранах определяла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для определения массы, после чего их магнитная восприимчивость измерялась в магнитном поле до 12 </w:t>
      </w:r>
      <w:proofErr w:type="spellStart"/>
      <w:r>
        <w:t>КОе</w:t>
      </w:r>
      <w:proofErr w:type="spellEnd"/>
      <w:r w:rsidR="004878EC">
        <w:t>. После чего, чтобы определить вклад в намагниченность ферромагнитной фракции, производилась линейная экстраполяция</w:t>
      </w:r>
      <w:r w:rsidR="00B805DA">
        <w:t>,</w:t>
      </w:r>
      <w:r w:rsidR="004878EC">
        <w:t xml:space="preserve"> полученных в поле выше 5 </w:t>
      </w:r>
      <w:proofErr w:type="spellStart"/>
      <w:r w:rsidR="004878EC">
        <w:rPr>
          <w:lang w:val="en-US"/>
        </w:rPr>
        <w:t>KOe</w:t>
      </w:r>
      <w:proofErr w:type="spellEnd"/>
      <w:r w:rsidR="004878EC" w:rsidRPr="004878EC">
        <w:t xml:space="preserve"> </w:t>
      </w:r>
      <w:r w:rsidR="004878EC">
        <w:t>(где ферромагнитные частицы находились в состоянии насыщения).</w:t>
      </w:r>
      <w:r w:rsidR="002470F9">
        <w:t xml:space="preserve"> </w:t>
      </w:r>
      <w:r w:rsidR="00DD03DA" w:rsidRPr="00DD03DA">
        <w:t xml:space="preserve"> </w:t>
      </w:r>
      <w:r w:rsidR="00DD03DA">
        <w:t xml:space="preserve">При малом количестве ферромагнитной фракции сигнал может быть относительно шумный (рисунок), однако </w:t>
      </w:r>
      <w:r w:rsidR="00710907">
        <w:t>достоверност</w:t>
      </w:r>
      <w:r w:rsidR="00403289">
        <w:t>ь</w:t>
      </w:r>
      <w:r w:rsidR="00710907">
        <w:t xml:space="preserve"> полученных значений</w:t>
      </w:r>
      <w:r w:rsidR="00DD03DA">
        <w:t xml:space="preserve"> явля</w:t>
      </w:r>
      <w:r w:rsidR="00710907">
        <w:t>ется</w:t>
      </w:r>
      <w:r w:rsidR="00DD03DA">
        <w:t xml:space="preserve"> удовлетворительными, для задач работы.</w:t>
      </w:r>
      <w:r>
        <w:t xml:space="preserve"> 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t>.</w:t>
      </w:r>
    </w:p>
    <w:p w14:paraId="2875B267" w14:textId="259E7BA1" w:rsidR="003E2960" w:rsidRDefault="0084146D" w:rsidP="003E2960">
      <w:pPr>
        <w:keepNext/>
        <w:ind w:firstLine="360"/>
        <w:jc w:val="center"/>
      </w:pPr>
      <w:r w:rsidRPr="0084146D">
        <w:rPr>
          <w:noProof/>
        </w:rPr>
        <w:lastRenderedPageBreak/>
        <w:drawing>
          <wp:inline distT="0" distB="0" distL="0" distR="0" wp14:anchorId="4BF9874F" wp14:editId="20DF5236">
            <wp:extent cx="2111649" cy="1980000"/>
            <wp:effectExtent l="0" t="0" r="3175" b="127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11649" cy="1980000"/>
                    </a:xfrm>
                    <a:prstGeom prst="rect">
                      <a:avLst/>
                    </a:prstGeom>
                  </pic:spPr>
                </pic:pic>
              </a:graphicData>
            </a:graphic>
          </wp:inline>
        </w:drawing>
      </w:r>
    </w:p>
    <w:p w14:paraId="4AADC30E" w14:textId="57D6636E" w:rsidR="003E2960" w:rsidRPr="00C95D71" w:rsidRDefault="003E2960" w:rsidP="003E2960">
      <w:pPr>
        <w:pStyle w:val="a4"/>
      </w:pPr>
      <w:r>
        <w:t xml:space="preserve">Рисунок  </w:t>
      </w:r>
      <w:fldSimple w:instr=" SEQ Рисунок_ \* ARABIC ">
        <w:r w:rsidR="00142C30">
          <w:rPr>
            <w:noProof/>
          </w:rPr>
          <w:t>3</w:t>
        </w:r>
      </w:fldSimple>
      <w:r w:rsidRPr="003E2960">
        <w:t xml:space="preserve"> </w:t>
      </w:r>
      <w:r>
        <w:t>Измерение мембраны, содержащей магнитные частицы при помощи весов Фарадея. Синие точки – измеренные данные, красн</w:t>
      </w:r>
      <w:r w:rsidR="00AF6731">
        <w:t>ая линяя</w:t>
      </w:r>
      <w:r>
        <w:t xml:space="preserve"> – линейная экстраполяция из высоких полей</w:t>
      </w:r>
      <w:r w:rsidR="007243DD">
        <w:t>, текстом указано значение намагниченности ферромагнитной фракции</w:t>
      </w:r>
    </w:p>
    <w:p w14:paraId="6DAD7A9E" w14:textId="2B9040CB" w:rsidR="00723ED7" w:rsidRPr="00065487" w:rsidRDefault="00000000">
      <w:pPr>
        <w:ind w:firstLine="360"/>
      </w:pPr>
      <w:r>
        <w:t>Магнитные свойства наночастиц</w:t>
      </w:r>
      <w:r w:rsidR="00F75742">
        <w:t xml:space="preserve"> (намагниченность насыщения</w:t>
      </w:r>
      <w:r w:rsidR="007243DD">
        <w:t xml:space="preserve"> (</w:t>
      </w:r>
      <w:proofErr w:type="spellStart"/>
      <w:r w:rsidR="007243DD">
        <w:rPr>
          <w:lang w:val="en-US"/>
        </w:rPr>
        <w:t>m</w:t>
      </w:r>
      <w:r w:rsidR="007243DD" w:rsidRPr="007243DD">
        <w:rPr>
          <w:vertAlign w:val="subscript"/>
          <w:lang w:val="en-US"/>
        </w:rPr>
        <w:t>s</w:t>
      </w:r>
      <w:proofErr w:type="spellEnd"/>
      <w:r w:rsidR="007243DD" w:rsidRPr="00A30930">
        <w:t>)</w:t>
      </w:r>
      <w:r w:rsidR="00F75742">
        <w:t xml:space="preserve">, </w:t>
      </w:r>
      <w:proofErr w:type="spellStart"/>
      <w:r w:rsidR="00F75742">
        <w:t>коэрцетивная</w:t>
      </w:r>
      <w:proofErr w:type="spellEnd"/>
      <w:r w:rsidR="00F75742">
        <w:t xml:space="preserve"> сила, зависимости намагниченности от поля)</w:t>
      </w:r>
      <w:r>
        <w:t xml:space="preserve">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r w:rsidR="00065487">
        <w:t xml:space="preserve">Кривая намагничивания для использованных в работе частиц </w:t>
      </w:r>
      <w:r w:rsidR="00065487">
        <w:rPr>
          <w:lang w:val="en-US"/>
        </w:rPr>
        <w:t>Fe</w:t>
      </w:r>
      <w:r w:rsidR="00065487" w:rsidRPr="00065487">
        <w:t>@</w:t>
      </w:r>
      <w:r w:rsidR="00065487">
        <w:rPr>
          <w:lang w:val="en-US"/>
        </w:rPr>
        <w:t>C</w:t>
      </w:r>
      <w:r w:rsidR="00065487" w:rsidRPr="00065487">
        <w:t xml:space="preserve"> </w:t>
      </w:r>
      <w:r w:rsidR="00065487">
        <w:t xml:space="preserve">представлена на рисунке ниже. </w:t>
      </w:r>
    </w:p>
    <w:p w14:paraId="43CFFC15" w14:textId="0B231872" w:rsidR="0096035E" w:rsidRDefault="007243DD" w:rsidP="0096035E">
      <w:pPr>
        <w:keepNext/>
        <w:ind w:firstLine="360"/>
        <w:jc w:val="center"/>
      </w:pPr>
      <w:r w:rsidRPr="007243DD">
        <w:rPr>
          <w:noProof/>
        </w:rPr>
        <w:drawing>
          <wp:inline distT="0" distB="0" distL="0" distR="0" wp14:anchorId="5C6D7E1E" wp14:editId="1DD72443">
            <wp:extent cx="2081402" cy="1980000"/>
            <wp:effectExtent l="0" t="0" r="0" b="127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1402" cy="1980000"/>
                    </a:xfrm>
                    <a:prstGeom prst="rect">
                      <a:avLst/>
                    </a:prstGeom>
                  </pic:spPr>
                </pic:pic>
              </a:graphicData>
            </a:graphic>
          </wp:inline>
        </w:drawing>
      </w:r>
    </w:p>
    <w:p w14:paraId="03E5A66B" w14:textId="5CE47A46" w:rsidR="0096035E" w:rsidRPr="007243DD" w:rsidRDefault="0096035E" w:rsidP="0096035E">
      <w:pPr>
        <w:pStyle w:val="a4"/>
      </w:pPr>
      <w:r>
        <w:t xml:space="preserve">Рисунок  </w:t>
      </w:r>
      <w:fldSimple w:instr=" SEQ Рисунок_ \* ARABIC ">
        <w:r w:rsidR="00142C30">
          <w:rPr>
            <w:noProof/>
          </w:rPr>
          <w:t>4</w:t>
        </w:r>
      </w:fldSimple>
      <w:r w:rsidRPr="003866EA">
        <w:t xml:space="preserve"> </w:t>
      </w:r>
      <w:r>
        <w:t xml:space="preserve">Кривая намагниченности образца наночастиц </w:t>
      </w:r>
      <w:r>
        <w:rPr>
          <w:lang w:val="en-US"/>
        </w:rPr>
        <w:t>Fe</w:t>
      </w:r>
      <w:r w:rsidRPr="003866EA">
        <w:t>@</w:t>
      </w:r>
      <w:r>
        <w:rPr>
          <w:lang w:val="en-US"/>
        </w:rPr>
        <w:t>C</w:t>
      </w:r>
      <w:r w:rsidR="007243DD">
        <w:t>. Текстом указана намагниченность насыщения наночастиц</w:t>
      </w:r>
    </w:p>
    <w:p w14:paraId="4ED87D72" w14:textId="5C501208" w:rsidR="00E2574A" w:rsidRDefault="00E2574A" w:rsidP="006917DC">
      <w:pPr>
        <w:ind w:firstLine="360"/>
      </w:pPr>
      <w:r>
        <w:t xml:space="preserve">Зная </w:t>
      </w:r>
      <w:proofErr w:type="spellStart"/>
      <w:r w:rsidR="002D6819">
        <w:rPr>
          <w:lang w:val="en-US"/>
        </w:rPr>
        <w:t>m</w:t>
      </w:r>
      <w:r w:rsidR="002D6819" w:rsidRPr="002D6819">
        <w:rPr>
          <w:vertAlign w:val="subscript"/>
          <w:lang w:val="en-US"/>
        </w:rPr>
        <w:t>s</w:t>
      </w:r>
      <w:proofErr w:type="spellEnd"/>
      <w:r>
        <w:t xml:space="preserve"> магнитных наночастиц из намагниченности образца, определенной при помощи весов Фарадея, определялась концентрация магнитных наночастиц</w:t>
      </w:r>
      <w:r w:rsidR="002D6819">
        <w:t xml:space="preserve"> (в мг/мл)</w:t>
      </w:r>
      <w:r>
        <w:t xml:space="preserve"> в образце</w:t>
      </w:r>
      <w:r w:rsidR="00A31B47">
        <w:t>, по формуле:</w:t>
      </w:r>
    </w:p>
    <w:p w14:paraId="5A86774F" w14:textId="7B5286D3" w:rsidR="002D6819" w:rsidRPr="002D6819" w:rsidRDefault="00000000" w:rsidP="006917DC">
      <w:pPr>
        <w:ind w:firstLine="360"/>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m:t>
                  </m:r>
                </m:sub>
              </m:sSub>
            </m:num>
            <m:den>
              <m:r>
                <w:rPr>
                  <w:rFonts w:ascii="Cambria Math" w:hAnsi="Cambria Math"/>
                  <w:lang w:val="en-US"/>
                </w:rPr>
                <m:t>1000</m:t>
              </m:r>
            </m:den>
          </m:f>
        </m:oMath>
      </m:oMathPara>
    </w:p>
    <w:p w14:paraId="280B34BB" w14:textId="7431ABA7" w:rsidR="002D6819" w:rsidRPr="002D6819" w:rsidRDefault="002D6819" w:rsidP="006917DC">
      <w:pPr>
        <w:ind w:firstLine="360"/>
      </w:pPr>
      <w:r>
        <w:t xml:space="preserve">Где </w:t>
      </w:r>
      <w:r>
        <w:rPr>
          <w:lang w:val="en-US"/>
        </w:rPr>
        <w:t>M</w:t>
      </w:r>
      <w:r w:rsidRPr="002D6819">
        <w:t xml:space="preserve"> –</w:t>
      </w:r>
      <w:r>
        <w:t xml:space="preserve"> намагниченность ферромагнитной фракции</w:t>
      </w:r>
      <w:r w:rsidR="00403289">
        <w:t xml:space="preserve"> в образце</w:t>
      </w:r>
      <w:r>
        <w:t>, определенная при помощи весов Фарадея.</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2945CB3D"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xml:space="preserve">. Эта характеристика сильно зависит от присутствия парамагнитных или ферромагнитных объектов, вблизи протонов и, соответственно, меняется в </w:t>
      </w:r>
      <w:r w:rsidR="006B4121">
        <w:lastRenderedPageBreak/>
        <w:t>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sidRPr="00941F0A">
        <w:t xml:space="preserve">. </w:t>
      </w:r>
    </w:p>
    <w:p w14:paraId="3CC7E00A" w14:textId="15CED443"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r w:rsidR="001764BB">
        <w:t>определялось,</w:t>
      </w:r>
      <w:r w:rsidR="005765B5">
        <w:t xml:space="preserve"> временя релаксации Т2.  </w:t>
      </w:r>
    </w:p>
    <w:p w14:paraId="23736A63" w14:textId="3F9D3047"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9C9E44" w14:textId="6BDDAAC2" w:rsidR="00221F00" w:rsidRDefault="00E14FF6" w:rsidP="00E14FF6">
      <w:pPr>
        <w:pStyle w:val="a4"/>
      </w:pPr>
      <w:r>
        <w:t xml:space="preserve">Рисунок  </w:t>
      </w:r>
      <w:fldSimple w:instr=" SEQ Рисунок_ \* ARABIC ">
        <w:r w:rsidR="00142C30">
          <w:rPr>
            <w:noProof/>
          </w:rPr>
          <w:t>5</w:t>
        </w:r>
      </w:fldSimple>
      <w:r>
        <w:t xml:space="preserve"> Зависимость обратного времени релаксации от концентрации магнитных наночастиц, используемая для как калибровочная</w:t>
      </w:r>
    </w:p>
    <w:p w14:paraId="6A87BBBF" w14:textId="66E0DC03" w:rsidR="00B606B5" w:rsidRPr="00BC2414"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w:t>
      </w:r>
      <w:proofErr w:type="spellStart"/>
      <w:r w:rsidR="00337D31">
        <w:t>Версена</w:t>
      </w:r>
      <w:proofErr w:type="spellEnd"/>
      <w:r w:rsidR="00703AB1">
        <w:t xml:space="preserve">, по методике описанной ниже, в разделе </w:t>
      </w:r>
      <w:r w:rsidR="00703AB1" w:rsidRPr="00167CBC">
        <w:t xml:space="preserve">Проточная </w:t>
      </w:r>
      <w:proofErr w:type="spellStart"/>
      <w:r w:rsidR="00703AB1" w:rsidRPr="00167CBC">
        <w:t>цитометрия</w:t>
      </w:r>
      <w:proofErr w:type="spellEnd"/>
      <w:r w:rsidR="00337D31">
        <w:t>.</w:t>
      </w:r>
      <w:r w:rsidR="00AA4D87">
        <w:t xml:space="preserve"> </w:t>
      </w:r>
      <w:r w:rsidR="00337D31">
        <w:t xml:space="preserve">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5B6554BA" w14:textId="73D2779F" w:rsidR="004854FE" w:rsidRDefault="004854FE" w:rsidP="004854FE">
      <w:pPr>
        <w:pStyle w:val="3"/>
      </w:pPr>
      <w:r>
        <w:lastRenderedPageBreak/>
        <w:t>Магнитная система</w:t>
      </w:r>
    </w:p>
    <w:p w14:paraId="6C440452" w14:textId="2CBDCF48" w:rsidR="004854FE" w:rsidRPr="0076258E" w:rsidRDefault="00790B0C" w:rsidP="00790B0C">
      <w:pPr>
        <w:ind w:firstLine="720"/>
      </w:pPr>
      <w:r>
        <w:t>Топо</w:t>
      </w:r>
      <w:r w:rsidR="00447F01">
        <w:t xml:space="preserve">графия </w:t>
      </w:r>
      <w:r w:rsidR="004854FE">
        <w:t>магнитного поля магнитной системы</w:t>
      </w:r>
      <w:r>
        <w:t xml:space="preserve"> для левитации мембран</w:t>
      </w:r>
      <w:r w:rsidR="004854FE">
        <w:t xml:space="preserve"> измерял</w:t>
      </w:r>
      <w:r>
        <w:t>ась</w:t>
      </w:r>
      <w:r w:rsidR="004854FE">
        <w:t xml:space="preserve"> при помощи </w:t>
      </w:r>
      <w:r>
        <w:t xml:space="preserve">разработанного и сконструированного в лаборатории прикладного магнетизма ИФМ </w:t>
      </w:r>
      <w:proofErr w:type="spellStart"/>
      <w:r>
        <w:t>УрО</w:t>
      </w:r>
      <w:proofErr w:type="spellEnd"/>
      <w:r>
        <w:t xml:space="preserve"> РАН прибора, состоящего из 3-х координатной двигательной системы и датчика Холла</w:t>
      </w:r>
      <w:r w:rsidR="0076258E">
        <w:t xml:space="preserve"> (фотография прибора приведена на рисунке ниже)</w:t>
      </w:r>
      <w:r>
        <w:t xml:space="preserve">. </w:t>
      </w:r>
      <w:r w:rsidR="0076258E">
        <w:t xml:space="preserve">Поле измерялось в точках, расположенных квадратной сеткой с шагом 5 мм по </w:t>
      </w:r>
      <w:r w:rsidR="0076258E">
        <w:rPr>
          <w:lang w:val="en-US"/>
        </w:rPr>
        <w:t>x</w:t>
      </w:r>
      <w:r w:rsidR="0076258E" w:rsidRPr="0076258E">
        <w:t xml:space="preserve"> </w:t>
      </w:r>
      <w:r w:rsidR="0076258E">
        <w:t xml:space="preserve">и </w:t>
      </w:r>
      <w:r w:rsidR="0076258E">
        <w:rPr>
          <w:lang w:val="en-US"/>
        </w:rPr>
        <w:t>y</w:t>
      </w:r>
      <w:r w:rsidR="0076258E" w:rsidRPr="0076258E">
        <w:t xml:space="preserve"> </w:t>
      </w:r>
      <w:r w:rsidR="0076258E">
        <w:t xml:space="preserve">координате и через каждый мм по высоте. </w:t>
      </w:r>
    </w:p>
    <w:p w14:paraId="7837885B" w14:textId="77777777" w:rsidR="00BC2414" w:rsidRDefault="004854FE" w:rsidP="00BC2414">
      <w:pPr>
        <w:keepNext/>
        <w:jc w:val="center"/>
      </w:pPr>
      <w:r>
        <w:rPr>
          <w:noProof/>
        </w:rPr>
        <w:drawing>
          <wp:inline distT="0" distB="0" distL="0" distR="0" wp14:anchorId="2E8581DB" wp14:editId="41343839">
            <wp:extent cx="5383312" cy="18000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3312" cy="1800000"/>
                    </a:xfrm>
                    <a:prstGeom prst="rect">
                      <a:avLst/>
                    </a:prstGeom>
                    <a:noFill/>
                    <a:ln>
                      <a:noFill/>
                    </a:ln>
                  </pic:spPr>
                </pic:pic>
              </a:graphicData>
            </a:graphic>
          </wp:inline>
        </w:drawing>
      </w:r>
    </w:p>
    <w:p w14:paraId="33F0D196" w14:textId="6E01A146" w:rsidR="004854FE" w:rsidRDefault="00BC2414" w:rsidP="00BC2414">
      <w:pPr>
        <w:pStyle w:val="a4"/>
      </w:pPr>
      <w:r>
        <w:t xml:space="preserve">Рисунок  </w:t>
      </w:r>
      <w:fldSimple w:instr=" SEQ Рисунок_ \* ARABIC ">
        <w:r w:rsidR="00142C30">
          <w:rPr>
            <w:noProof/>
          </w:rPr>
          <w:t>6</w:t>
        </w:r>
      </w:fldSimple>
      <w:r w:rsidRPr="00BC2414">
        <w:t xml:space="preserve"> </w:t>
      </w:r>
      <w:r>
        <w:t xml:space="preserve">Установка для измерения топологии магнитного поля, разработанная и сконструированная в ИФМ </w:t>
      </w:r>
      <w:proofErr w:type="spellStart"/>
      <w:r>
        <w:t>УрО</w:t>
      </w:r>
      <w:proofErr w:type="spellEnd"/>
      <w:r>
        <w:t xml:space="preserve"> РАН. </w:t>
      </w:r>
      <w:r>
        <w:rPr>
          <w:lang w:val="en-US"/>
        </w:rPr>
        <w:t>A</w:t>
      </w:r>
      <w:r w:rsidRPr="00BC2414">
        <w:t xml:space="preserve"> – </w:t>
      </w:r>
      <w:r>
        <w:t xml:space="preserve">общий вид, </w:t>
      </w:r>
      <w:r>
        <w:rPr>
          <w:lang w:val="en-US"/>
        </w:rPr>
        <w:t>B</w:t>
      </w:r>
      <w:r w:rsidRPr="00BC2414">
        <w:t xml:space="preserve"> – </w:t>
      </w:r>
      <w:r>
        <w:t>датчик</w:t>
      </w:r>
      <w:r w:rsidR="000F03EC">
        <w:t xml:space="preserve"> Холла</w:t>
      </w:r>
      <w:r>
        <w:t xml:space="preserve"> над магнитной системой для левитации мембран</w:t>
      </w:r>
    </w:p>
    <w:p w14:paraId="118CFA6A" w14:textId="61ACDAFB" w:rsidR="00447F01" w:rsidRPr="00447F01" w:rsidRDefault="00447F01" w:rsidP="00447F01">
      <w:pPr>
        <w:ind w:firstLine="360"/>
      </w:pPr>
      <w:r>
        <w:t xml:space="preserve">Полученные данные были обработаны при помощи скрипта на </w:t>
      </w:r>
      <w:r>
        <w:rPr>
          <w:lang w:val="en-US"/>
        </w:rPr>
        <w:t>python</w:t>
      </w:r>
      <w:r w:rsidRPr="00447F01">
        <w:t xml:space="preserve">, </w:t>
      </w:r>
      <w:r>
        <w:t xml:space="preserve">позволяющего визуализировать топографию магнитного поля, а </w:t>
      </w:r>
      <w:proofErr w:type="gramStart"/>
      <w:r>
        <w:t>так же</w:t>
      </w:r>
      <w:proofErr w:type="gramEnd"/>
      <w:r>
        <w:t xml:space="preserve"> рассчитать направление и величину градиентов в разных точках. Код доступен по ссылке </w:t>
      </w:r>
      <w:hyperlink r:id="rId21" w:history="1">
        <w:r w:rsidRPr="0020062A">
          <w:rPr>
            <w:rStyle w:val="a7"/>
          </w:rPr>
          <w:t>https://github.com/arteys/PhD-scripts/blob/main/Magnetic_field_data_processing.ipynb</w:t>
        </w:r>
      </w:hyperlink>
      <w:r w:rsidRPr="00447F01">
        <w:t xml:space="preserve">. </w:t>
      </w:r>
      <w:r>
        <w:t xml:space="preserve"> </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66B86AF5"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A67F08">
        <w:t xml:space="preserve">, </w:t>
      </w:r>
      <w:r w:rsidR="00A67F08">
        <w:rPr>
          <w:lang w:val="en-US"/>
        </w:rPr>
        <w:t>FHH</w:t>
      </w:r>
      <w:r w:rsidR="00B316CD">
        <w:t xml:space="preserve"> и культура фибробластов </w:t>
      </w:r>
      <w:r w:rsidR="00A67F08">
        <w:t xml:space="preserve">кожи </w:t>
      </w:r>
      <w:r w:rsidR="00B316CD">
        <w:t>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Фибробласты</w:t>
      </w:r>
      <w:r w:rsidR="00A67F08">
        <w:t xml:space="preserve"> кожи</w:t>
      </w:r>
      <w:r w:rsidR="00B316CD">
        <w:t xml:space="preserve">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29" w:name="_Toc125154149"/>
      <w:r>
        <w:t>Посадка культур клеток на мембраны</w:t>
      </w:r>
      <w:bookmarkEnd w:id="29"/>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w:t>
      </w:r>
      <w:r>
        <w:lastRenderedPageBreak/>
        <w:t xml:space="preserve">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2" w:name="_Toc125154152"/>
      <w:r>
        <w:t xml:space="preserve">Проточная </w:t>
      </w:r>
      <w:proofErr w:type="spellStart"/>
      <w:r>
        <w:t>цитометрия</w:t>
      </w:r>
      <w:bookmarkEnd w:id="32"/>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w:t>
      </w:r>
      <w:r>
        <w:lastRenderedPageBreak/>
        <w:t xml:space="preserve">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xml:space="preserve">, Sigma-Aldrich, USA). Semithin (900 nm thick) sections of epoxy blocks were stained with toluidine blue with the addition of 1% borax and examined under an optical </w:t>
      </w:r>
      <w:proofErr w:type="gramStart"/>
      <w:r w:rsidRPr="000F69C3">
        <w:rPr>
          <w:lang w:val="en-US"/>
        </w:rPr>
        <w:t>microscope</w:t>
      </w:r>
      <w:proofErr w:type="gramEnd"/>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60A04E39" w:rsidR="00B00E5D" w:rsidRPr="00B00E5D" w:rsidRDefault="00B00E5D" w:rsidP="00B00E5D">
      <w:pPr>
        <w:pStyle w:val="a4"/>
      </w:pPr>
      <w:r>
        <w:t xml:space="preserve">Рисунок  </w:t>
      </w:r>
      <w:fldSimple w:instr=" SEQ Рисунок_ \* ARABIC ">
        <w:r w:rsidR="00142C30">
          <w:rPr>
            <w:noProof/>
          </w:rPr>
          <w:t>7</w:t>
        </w:r>
      </w:fldSimple>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lastRenderedPageBreak/>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3" w:history="1">
        <w:r w:rsidRPr="009D471F">
          <w:rPr>
            <w:rStyle w:val="a7"/>
          </w:rPr>
          <w:t>https://imagej.nih.gov/ij/macros/BatchConvert.txt</w:t>
        </w:r>
      </w:hyperlink>
      <w:r>
        <w:t>).</w:t>
      </w:r>
    </w:p>
    <w:p w14:paraId="1397ABC6" w14:textId="62273AA5"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4"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9179C0A" w:rsidR="00905F8A" w:rsidRPr="00C611F7" w:rsidRDefault="00C611F7" w:rsidP="00C611F7">
      <w:pPr>
        <w:pStyle w:val="a4"/>
        <w:jc w:val="left"/>
      </w:pPr>
      <w:r>
        <w:t xml:space="preserve">Рисунок  </w:t>
      </w:r>
      <w:fldSimple w:instr=" SEQ Рисунок_ \* ARABIC ">
        <w:r w:rsidR="00142C30">
          <w:rPr>
            <w:noProof/>
          </w:rPr>
          <w:t>8</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CCCF743" w:rsidR="003847D8" w:rsidRPr="00683575" w:rsidRDefault="00683575" w:rsidP="00683575">
      <w:pPr>
        <w:pStyle w:val="a4"/>
        <w:jc w:val="left"/>
      </w:pPr>
      <w:r>
        <w:t xml:space="preserve">Рисунок  </w:t>
      </w:r>
      <w:fldSimple w:instr=" SEQ Рисунок_ \* ARABIC ">
        <w:r w:rsidR="00142C30">
          <w:rPr>
            <w:noProof/>
          </w:rPr>
          <w:t>9</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7"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785F4C53" w:rsidR="00FE72F7" w:rsidRDefault="009409CB" w:rsidP="009409CB">
      <w:pPr>
        <w:pStyle w:val="a4"/>
        <w:jc w:val="left"/>
      </w:pPr>
      <w:r>
        <w:t xml:space="preserve">Рисунок  </w:t>
      </w:r>
      <w:fldSimple w:instr=" SEQ Рисунок_ \* ARABIC ">
        <w:r w:rsidR="00142C30">
          <w:rPr>
            <w:noProof/>
          </w:rPr>
          <w:t>10</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62D01CD" w:rsidR="0073337A" w:rsidRPr="0073337A" w:rsidRDefault="0073337A" w:rsidP="0073337A">
      <w:pPr>
        <w:pStyle w:val="a4"/>
        <w:jc w:val="left"/>
      </w:pPr>
      <w:r>
        <w:t xml:space="preserve">Рисунок  </w:t>
      </w:r>
      <w:fldSimple w:instr=" SEQ Рисунок_ \* ARABIC ">
        <w:r w:rsidR="00142C30">
          <w:rPr>
            <w:noProof/>
          </w:rPr>
          <w:t>11</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0"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6CAC973D" w:rsidR="00B61B80" w:rsidRPr="006762B1" w:rsidRDefault="006762B1" w:rsidP="006762B1">
      <w:pPr>
        <w:pStyle w:val="a4"/>
        <w:jc w:val="left"/>
      </w:pPr>
      <w:r>
        <w:t xml:space="preserve">Рисунок  </w:t>
      </w:r>
      <w:fldSimple w:instr=" SEQ Рисунок_ \* ARABIC ">
        <w:r w:rsidR="00142C30">
          <w:rPr>
            <w:noProof/>
          </w:rPr>
          <w:t>12</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5AF758DE" w:rsidR="00234125" w:rsidRPr="00692CE5" w:rsidRDefault="00234125" w:rsidP="00234125">
      <w:pPr>
        <w:pStyle w:val="a4"/>
      </w:pPr>
      <w:r>
        <w:t xml:space="preserve">Рисунок  </w:t>
      </w:r>
      <w:fldSimple w:instr=" SEQ Рисунок_ \* ARABIC ">
        <w:r w:rsidR="00142C30">
          <w:rPr>
            <w:noProof/>
          </w:rPr>
          <w:t>13</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3"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4"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363D7BCE" w:rsidR="00801ADE" w:rsidRPr="00801ADE" w:rsidRDefault="00801ADE" w:rsidP="00801ADE">
      <w:pPr>
        <w:pStyle w:val="a4"/>
        <w:jc w:val="left"/>
      </w:pPr>
      <w:r>
        <w:t xml:space="preserve">Рисунок  </w:t>
      </w:r>
      <w:fldSimple w:instr=" SEQ Рисунок_ \* ARABIC ">
        <w:r w:rsidR="00142C30">
          <w:rPr>
            <w:noProof/>
          </w:rPr>
          <w:t>14</w:t>
        </w:r>
      </w:fldSimple>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38986A75" w:rsidR="00E54930" w:rsidRDefault="00733C95" w:rsidP="00733C95">
      <w:pPr>
        <w:pStyle w:val="a4"/>
        <w:jc w:val="left"/>
      </w:pPr>
      <w:r>
        <w:t xml:space="preserve">Рисунок  </w:t>
      </w:r>
      <w:fldSimple w:instr=" SEQ Рисунок_ \* ARABIC ">
        <w:r w:rsidR="00142C30">
          <w:rPr>
            <w:noProof/>
          </w:rPr>
          <w:t>15</w:t>
        </w:r>
      </w:fldSimple>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7327D766" w:rsidR="00233F25" w:rsidRDefault="00233F25" w:rsidP="00233F25">
      <w:pPr>
        <w:pStyle w:val="a4"/>
        <w:jc w:val="left"/>
      </w:pPr>
      <w:r>
        <w:t xml:space="preserve">Рисунок  </w:t>
      </w:r>
      <w:fldSimple w:instr=" SEQ Рисунок_ \* ARABIC ">
        <w:r w:rsidR="00142C30">
          <w:rPr>
            <w:noProof/>
          </w:rPr>
          <w:t>16</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8"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9"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7D2EBE34" w:rsidR="005844BC" w:rsidRPr="00450408" w:rsidRDefault="00450408" w:rsidP="00450408">
      <w:pPr>
        <w:pStyle w:val="a4"/>
        <w:jc w:val="left"/>
      </w:pPr>
      <w:r>
        <w:t xml:space="preserve">Рисунок  </w:t>
      </w:r>
      <w:fldSimple w:instr=" SEQ Рисунок_ \* ARABIC ">
        <w:r w:rsidR="00142C30">
          <w:rPr>
            <w:noProof/>
          </w:rPr>
          <w:t>17</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73297785" w:rsidR="00AA0EA6" w:rsidRDefault="00AA0EA6" w:rsidP="00AA0EA6">
      <w:pPr>
        <w:pStyle w:val="a4"/>
        <w:jc w:val="left"/>
      </w:pPr>
      <w:r>
        <w:t xml:space="preserve">Рисунок  </w:t>
      </w:r>
      <w:fldSimple w:instr=" SEQ Рисунок_ \* ARABIC ">
        <w:r w:rsidR="00142C30">
          <w:rPr>
            <w:noProof/>
          </w:rPr>
          <w:t>18</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33A8BE89" w:rsidR="008A12B3" w:rsidRPr="00830111" w:rsidRDefault="008A12B3" w:rsidP="008A12B3">
      <w:pPr>
        <w:pStyle w:val="a4"/>
        <w:jc w:val="left"/>
      </w:pPr>
      <w:r>
        <w:t xml:space="preserve">Рисунок  </w:t>
      </w:r>
      <w:fldSimple w:instr=" SEQ Рисунок_ \* ARABIC ">
        <w:r w:rsidR="00142C30">
          <w:rPr>
            <w:noProof/>
          </w:rPr>
          <w:t>19</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3"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4"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1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56D4F6F4" w:rsidR="0059759D" w:rsidRPr="00FE6ADE" w:rsidRDefault="00FE6ADE" w:rsidP="00FE6ADE">
      <w:pPr>
        <w:pStyle w:val="a4"/>
        <w:jc w:val="left"/>
      </w:pPr>
      <w:r>
        <w:t xml:space="preserve">Рисунок  </w:t>
      </w:r>
      <w:fldSimple w:instr=" SEQ Рисунок_ \* ARABIC ">
        <w:r w:rsidR="00142C30">
          <w:rPr>
            <w:noProof/>
          </w:rPr>
          <w:t>20</w:t>
        </w:r>
      </w:fldSimple>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8" w:name="_Toc125154158"/>
      <w:proofErr w:type="spellStart"/>
      <w:r>
        <w:t>Сокультивирование</w:t>
      </w:r>
      <w:proofErr w:type="spellEnd"/>
      <w:r>
        <w:t xml:space="preserve"> клеток</w:t>
      </w:r>
      <w:bookmarkEnd w:id="38"/>
    </w:p>
    <w:p w14:paraId="490B2CA7" w14:textId="2019DFD1" w:rsidR="00FE7E35" w:rsidRDefault="00B97EC8" w:rsidP="00FE7E35">
      <w:pPr>
        <w:pStyle w:val="3"/>
      </w:pPr>
      <w:r>
        <w:t>Посадка клеток</w:t>
      </w:r>
    </w:p>
    <w:p w14:paraId="4067487F" w14:textId="6877310F" w:rsidR="00A5423C" w:rsidRPr="00F26F4F" w:rsidRDefault="00972FE8" w:rsidP="00972FE8">
      <w:pPr>
        <w:ind w:firstLine="720"/>
      </w:pPr>
      <w:r>
        <w:t>Для</w:t>
      </w:r>
      <w:r w:rsidRPr="00972FE8">
        <w:t xml:space="preserve"> </w:t>
      </w:r>
      <w:r>
        <w:t xml:space="preserve">визуализации процесса </w:t>
      </w:r>
      <w:proofErr w:type="spellStart"/>
      <w:r>
        <w:t>сокультивирования</w:t>
      </w:r>
      <w:proofErr w:type="spellEnd"/>
      <w:r>
        <w:t xml:space="preserve"> при помощи конфокальной микроскопии были использованы культура клеток </w:t>
      </w:r>
      <w:r>
        <w:rPr>
          <w:lang w:val="en-US"/>
        </w:rPr>
        <w:t>Vero</w:t>
      </w:r>
      <w:r w:rsidRPr="00972FE8">
        <w:t xml:space="preserve"> </w:t>
      </w:r>
      <w:r>
        <w:t>и культура фибробластов кожи человека. Эксперимент</w:t>
      </w:r>
      <w:r w:rsidRPr="00A5423C">
        <w:t xml:space="preserve"> </w:t>
      </w:r>
      <w:r>
        <w:t>проводился</w:t>
      </w:r>
      <w:r w:rsidRPr="00A5423C">
        <w:t xml:space="preserve"> </w:t>
      </w:r>
      <w:r>
        <w:t>в</w:t>
      </w:r>
      <w:r w:rsidRPr="00A5423C">
        <w:t xml:space="preserve"> 24 </w:t>
      </w:r>
      <w:r>
        <w:t>луночном</w:t>
      </w:r>
      <w:r w:rsidRPr="00A5423C">
        <w:t xml:space="preserve"> </w:t>
      </w:r>
      <w:proofErr w:type="spellStart"/>
      <w:r>
        <w:t>культуральном</w:t>
      </w:r>
      <w:proofErr w:type="spellEnd"/>
      <w:r w:rsidRPr="00A5423C">
        <w:t xml:space="preserve"> </w:t>
      </w:r>
      <w:r>
        <w:t>планшете</w:t>
      </w:r>
      <w:r w:rsidR="00A5423C" w:rsidRPr="00A5423C">
        <w:t>.</w:t>
      </w:r>
      <w:r w:rsidR="00A5423C">
        <w:t xml:space="preserve"> Заранее изготавливалась </w:t>
      </w:r>
      <w:proofErr w:type="spellStart"/>
      <w:r w:rsidR="00A5423C">
        <w:t>гидрогелевая</w:t>
      </w:r>
      <w:proofErr w:type="spellEnd"/>
      <w:r w:rsidR="00A5423C">
        <w:t xml:space="preserve"> мембрана, отмывалась соответствующим образом и помещалась на сутки в питательную среду.</w:t>
      </w:r>
      <w:r w:rsidR="00F26F4F" w:rsidRPr="00F26F4F">
        <w:t xml:space="preserve"> </w:t>
      </w:r>
    </w:p>
    <w:p w14:paraId="1BAC17C4" w14:textId="6F4DB6CC" w:rsidR="00972FE8" w:rsidRDefault="00A5423C" w:rsidP="00972FE8">
      <w:pPr>
        <w:ind w:firstLine="720"/>
      </w:pPr>
      <w:r>
        <w:t>Далее</w:t>
      </w:r>
      <w:r w:rsidRPr="00A5423C">
        <w:t xml:space="preserve"> </w:t>
      </w:r>
      <w:r>
        <w:t>на</w:t>
      </w:r>
      <w:r w:rsidRPr="00A5423C">
        <w:t xml:space="preserve"> </w:t>
      </w:r>
      <w:r>
        <w:t>дно</w:t>
      </w:r>
      <w:r w:rsidRPr="00A5423C">
        <w:t xml:space="preserve"> </w:t>
      </w:r>
      <w:r>
        <w:t>планшета</w:t>
      </w:r>
      <w:r w:rsidRPr="00A5423C">
        <w:t xml:space="preserve"> </w:t>
      </w:r>
      <w:r>
        <w:t>сажались</w:t>
      </w:r>
      <w:r w:rsidRPr="00A5423C">
        <w:t xml:space="preserve"> </w:t>
      </w:r>
      <w:r>
        <w:t>клетки</w:t>
      </w:r>
      <w:r w:rsidRPr="00A5423C">
        <w:t xml:space="preserve"> </w:t>
      </w:r>
      <w:r>
        <w:t>культуры</w:t>
      </w:r>
      <w:r w:rsidRPr="00A5423C">
        <w:t xml:space="preserve"> </w:t>
      </w:r>
      <w:r>
        <w:rPr>
          <w:lang w:val="en-US"/>
        </w:rPr>
        <w:t>Vero</w:t>
      </w:r>
      <w:r w:rsidR="00F26F4F">
        <w:t xml:space="preserve">, при этом вместо стандартного количества среды (1 мл) использовалось 300 </w:t>
      </w:r>
      <w:proofErr w:type="spellStart"/>
      <w:r w:rsidR="00F26F4F">
        <w:t>мкл</w:t>
      </w:r>
      <w:proofErr w:type="spellEnd"/>
      <w:r w:rsidR="00F26F4F">
        <w:t xml:space="preserve">, чтобы излишки далее не были вытеснены. </w:t>
      </w:r>
      <w:r>
        <w:t xml:space="preserve"> </w:t>
      </w:r>
      <w:r w:rsidR="00F26F4F">
        <w:t>После этого м</w:t>
      </w:r>
      <w:r>
        <w:t xml:space="preserve">ембрана быстро, чтобы не допустить её пересыхания, </w:t>
      </w:r>
      <w:r w:rsidR="00F26F4F">
        <w:t xml:space="preserve">закреплялась в </w:t>
      </w:r>
      <w:proofErr w:type="spellStart"/>
      <w:r w:rsidR="00F26F4F">
        <w:t>холдере</w:t>
      </w:r>
      <w:proofErr w:type="spellEnd"/>
      <w:r w:rsidR="00F26F4F">
        <w:t xml:space="preserve"> (его конструкция обсуждается в разделе (</w:t>
      </w:r>
      <w:proofErr w:type="spellStart"/>
      <w:r w:rsidR="00F26F4F" w:rsidRPr="00F26F4F">
        <w:t>Холдеры</w:t>
      </w:r>
      <w:proofErr w:type="spellEnd"/>
      <w:r w:rsidR="00F26F4F" w:rsidRPr="00F26F4F">
        <w:t xml:space="preserve"> для удерживания не магнитных мембран</w:t>
      </w:r>
      <w:r w:rsidR="00F26F4F">
        <w:t xml:space="preserve">) который устанавливался в лунку, после чего поверх мембраны заливалась суспензия клеток фибробластов кожи человека. Клетки культивировались в течение суток, после чего окрашивались красителем </w:t>
      </w:r>
      <w:proofErr w:type="spellStart"/>
      <w:r w:rsidR="00F26F4F">
        <w:rPr>
          <w:lang w:val="en-US"/>
        </w:rPr>
        <w:t>CytoCalcein</w:t>
      </w:r>
      <w:proofErr w:type="spellEnd"/>
      <w:r w:rsidR="00F26F4F" w:rsidRPr="00F26F4F">
        <w:t xml:space="preserve"> </w:t>
      </w:r>
      <w:r w:rsidR="00F26F4F">
        <w:rPr>
          <w:lang w:val="en-US"/>
        </w:rPr>
        <w:t>Violet</w:t>
      </w:r>
      <w:r w:rsidR="00F26F4F">
        <w:t xml:space="preserve"> и изучались при помощи конфокального микроскопа. </w:t>
      </w:r>
    </w:p>
    <w:p w14:paraId="136A920B" w14:textId="18E0A697" w:rsidR="00C46E8A" w:rsidRPr="00196EEB" w:rsidRDefault="00C46E8A" w:rsidP="00972FE8">
      <w:pPr>
        <w:ind w:firstLine="720"/>
      </w:pPr>
      <w:r>
        <w:t>Для</w:t>
      </w:r>
      <w:r w:rsidRPr="00196EEB">
        <w:t xml:space="preserve"> </w:t>
      </w:r>
      <w:r w:rsidR="00196EEB">
        <w:t>изучения</w:t>
      </w:r>
      <w:r w:rsidR="00196EEB" w:rsidRPr="00196EEB">
        <w:t xml:space="preserve"> </w:t>
      </w:r>
      <w:r w:rsidR="00196EEB">
        <w:t xml:space="preserve">взаимовлияния клеток в процессе </w:t>
      </w:r>
      <w:proofErr w:type="spellStart"/>
      <w:r w:rsidR="00196EEB">
        <w:t>сокультивирования</w:t>
      </w:r>
      <w:proofErr w:type="spellEnd"/>
      <w:r w:rsidR="00196EEB">
        <w:t xml:space="preserve"> использовалась </w:t>
      </w:r>
      <w:proofErr w:type="spellStart"/>
      <w:r w:rsidR="00196EEB">
        <w:t>кулььтура</w:t>
      </w:r>
      <w:proofErr w:type="spellEnd"/>
      <w:r w:rsidR="00196EEB">
        <w:t xml:space="preserve"> эпителиальных клеток (</w:t>
      </w:r>
      <w:r w:rsidR="00196EEB">
        <w:rPr>
          <w:lang w:val="en-US"/>
        </w:rPr>
        <w:t>A</w:t>
      </w:r>
      <w:r w:rsidR="00196EEB" w:rsidRPr="00196EEB">
        <w:t xml:space="preserve">549) </w:t>
      </w:r>
      <w:r w:rsidR="00196EEB">
        <w:t>и культура фибробластов кожи крайней плоти человека (</w:t>
      </w:r>
      <w:r w:rsidR="00196EEB">
        <w:rPr>
          <w:lang w:val="en-US"/>
        </w:rPr>
        <w:t>HFF</w:t>
      </w:r>
      <w:r w:rsidR="00196EEB" w:rsidRPr="00196EEB">
        <w:t>)</w:t>
      </w:r>
    </w:p>
    <w:p w14:paraId="694EC5DF" w14:textId="4C520405" w:rsidR="0014675E" w:rsidRPr="00DC602A" w:rsidRDefault="00DC602A" w:rsidP="00DC602A">
      <w:pPr>
        <w:ind w:firstLine="720"/>
        <w:rPr>
          <w:lang w:val="en-US"/>
        </w:rPr>
      </w:pPr>
      <w:r w:rsidRPr="006C040C">
        <w:rPr>
          <w:lang w:val="en-US"/>
        </w:rPr>
        <w:t>Epithelial</w:t>
      </w:r>
      <w:r w:rsidRPr="00F26F4F">
        <w:rPr>
          <w:lang w:val="en-US"/>
        </w:rPr>
        <w:t xml:space="preserve"> </w:t>
      </w:r>
      <w:r w:rsidRPr="006C040C">
        <w:rPr>
          <w:lang w:val="en-US"/>
        </w:rPr>
        <w:t>cells</w:t>
      </w:r>
      <w:r w:rsidRPr="00F26F4F">
        <w:rPr>
          <w:lang w:val="en-US"/>
        </w:rPr>
        <w:t xml:space="preserve"> (</w:t>
      </w:r>
      <w:r w:rsidRPr="006C040C">
        <w:rPr>
          <w:lang w:val="en-US"/>
        </w:rPr>
        <w:t>A</w:t>
      </w:r>
      <w:r w:rsidRPr="00F26F4F">
        <w:rPr>
          <w:lang w:val="en-US"/>
        </w:rPr>
        <w:t xml:space="preserve">549) </w:t>
      </w:r>
      <w:r w:rsidRPr="006C040C">
        <w:rPr>
          <w:lang w:val="en-US"/>
        </w:rPr>
        <w:t>and</w:t>
      </w:r>
      <w:r w:rsidRPr="00F26F4F">
        <w:rPr>
          <w:lang w:val="en-US"/>
        </w:rPr>
        <w:t xml:space="preserve"> </w:t>
      </w:r>
      <w:r w:rsidRPr="006C040C">
        <w:rPr>
          <w:lang w:val="en-US"/>
        </w:rPr>
        <w:t>human</w:t>
      </w:r>
      <w:r w:rsidRPr="00F26F4F">
        <w:rPr>
          <w:lang w:val="en-US"/>
        </w:rPr>
        <w:t xml:space="preserve"> </w:t>
      </w:r>
      <w:r w:rsidRPr="006C040C">
        <w:rPr>
          <w:lang w:val="en-US"/>
        </w:rPr>
        <w:t>foreskin</w:t>
      </w:r>
      <w:r w:rsidRPr="00F26F4F">
        <w:rPr>
          <w:lang w:val="en-US"/>
        </w:rPr>
        <w:t xml:space="preserve"> </w:t>
      </w:r>
      <w:r w:rsidRPr="006C040C">
        <w:rPr>
          <w:lang w:val="en-US"/>
        </w:rPr>
        <w:t>fibroblasts</w:t>
      </w:r>
      <w:r w:rsidRPr="00F26F4F">
        <w:rPr>
          <w:lang w:val="en-US"/>
        </w:rPr>
        <w:t xml:space="preserve"> (</w:t>
      </w:r>
      <w:r w:rsidRPr="006C040C">
        <w:rPr>
          <w:lang w:val="en-US"/>
        </w:rPr>
        <w:t>HFF</w:t>
      </w:r>
      <w:r w:rsidRPr="00F26F4F">
        <w:rPr>
          <w:lang w:val="en-US"/>
        </w:rPr>
        <w:t xml:space="preserve">) </w:t>
      </w:r>
      <w:r w:rsidRPr="006C040C">
        <w:rPr>
          <w:lang w:val="en-US"/>
        </w:rPr>
        <w:t>were</w:t>
      </w:r>
      <w:r w:rsidRPr="00F26F4F">
        <w:rPr>
          <w:lang w:val="en-US"/>
        </w:rPr>
        <w:t xml:space="preserve"> </w:t>
      </w:r>
      <w:r w:rsidRPr="006C040C">
        <w:rPr>
          <w:lang w:val="en-US"/>
        </w:rPr>
        <w:t>used</w:t>
      </w:r>
      <w:r w:rsidRPr="00F26F4F">
        <w:rPr>
          <w:lang w:val="en-US"/>
        </w:rPr>
        <w:t xml:space="preserve"> </w:t>
      </w:r>
      <w:r w:rsidRPr="006C040C">
        <w:rPr>
          <w:lang w:val="en-US"/>
        </w:rPr>
        <w:t>in</w:t>
      </w:r>
      <w:r w:rsidRPr="00F26F4F">
        <w:rPr>
          <w:lang w:val="en-US"/>
        </w:rPr>
        <w:t xml:space="preserve"> </w:t>
      </w:r>
      <w:r w:rsidRPr="006C040C">
        <w:rPr>
          <w:lang w:val="en-US"/>
        </w:rPr>
        <w:t>the</w:t>
      </w:r>
      <w:r w:rsidRPr="00F26F4F">
        <w:rPr>
          <w:lang w:val="en-US"/>
        </w:rPr>
        <w:t xml:space="preserve"> </w:t>
      </w:r>
      <w:r w:rsidRPr="006C040C">
        <w:rPr>
          <w:lang w:val="en-US"/>
        </w:rPr>
        <w:t>experiment</w:t>
      </w:r>
      <w:r w:rsidRPr="00F26F4F">
        <w:rPr>
          <w:lang w:val="en-US"/>
        </w:rPr>
        <w:t xml:space="preserve">. </w:t>
      </w:r>
      <w:r w:rsidRPr="006C040C">
        <w:rPr>
          <w:lang w:val="en-US"/>
        </w:rPr>
        <w:t>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w:t>
      </w:r>
    </w:p>
    <w:p w14:paraId="055FAEAF" w14:textId="77777777" w:rsidR="00723ED7" w:rsidRDefault="00000000">
      <w:pPr>
        <w:pStyle w:val="3"/>
      </w:pPr>
      <w:bookmarkStart w:id="39" w:name="_Toc125154160"/>
      <w:proofErr w:type="spellStart"/>
      <w:r>
        <w:t>rtPCR</w:t>
      </w:r>
      <w:proofErr w:type="spellEnd"/>
      <w:r>
        <w:t xml:space="preserve"> клеток</w:t>
      </w:r>
      <w:bookmarkEnd w:id="39"/>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142C30"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142C30"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 xml:space="preserve">Далее при помощи свободного программного обеспечения </w:t>
      </w:r>
      <w:proofErr w:type="spellStart"/>
      <w:r>
        <w:t>UVTools</w:t>
      </w:r>
      <w:proofErr w:type="spellEnd"/>
      <w:r>
        <w:t xml:space="preserve"> (</w:t>
      </w:r>
      <w:hyperlink r:id="rId4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0A676D6" w14:textId="77777777" w:rsidR="00AA4D87" w:rsidRDefault="00AA4D87" w:rsidP="00AA4D87">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6D29E201" w14:textId="41CB900C" w:rsidR="00AA4D87" w:rsidRDefault="00AA4D87" w:rsidP="00AA4D87">
      <w:r>
        <w:tab/>
        <w:t xml:space="preserve">Различные графики в работе были построены при помощи </w:t>
      </w:r>
      <w:proofErr w:type="spellStart"/>
      <w:r>
        <w:t>python</w:t>
      </w:r>
      <w:proofErr w:type="spellEnd"/>
      <w:r>
        <w:t>,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7"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49"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50"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1"/>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2"/>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3"/>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4954D1E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1E1ADFAB"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4AB7BD49"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8"/>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9"/>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60"/>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2"/>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4"/>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5"/>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6"/>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7"/>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8"/>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9"/>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w:t>
      </w:r>
      <w:proofErr w:type="gramStart"/>
      <w:r>
        <w:t>4-5</w:t>
      </w:r>
      <w:proofErr w:type="gramEnd"/>
      <w:r>
        <w:t xml:space="preserve">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1"/>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2"/>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3"/>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4"/>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5"/>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6"/>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7"/>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9"/>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0"/>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1"/>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2"/>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3756DEA2"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29C9DDD6"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7A5B82D2" w14:textId="5BC4D065" w:rsidR="00D74380" w:rsidRDefault="003A6DB4" w:rsidP="0003778E">
      <w:pPr>
        <w:ind w:firstLine="708"/>
      </w:pPr>
      <w:r>
        <w:t xml:space="preserve">Однако для удобства последующих вычислений </w:t>
      </w:r>
      <w:r w:rsidR="00D74380">
        <w:t>проще приводить это в виде сил, действующих на мембрану. С одной стороны, на мембрану действует гравитация, эту силу возможно рассчитать по формуле:</w:t>
      </w:r>
    </w:p>
    <w:p w14:paraId="6020D9FC" w14:textId="59B55632" w:rsidR="00D74380" w:rsidRPr="00D74380" w:rsidRDefault="00000000" w:rsidP="0003778E">
      <w:pPr>
        <w:ind w:firstLine="708"/>
        <w:rPr>
          <w: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m:t>
              </m:r>
            </m:sub>
          </m:sSub>
          <m:r>
            <w:rPr>
              <w:rFonts w:ascii="Cambria Math" w:hAnsi="Cambria Math"/>
              <w:lang w:val="en-US"/>
            </w:rPr>
            <m:t>=m*g</m:t>
          </m:r>
        </m:oMath>
      </m:oMathPara>
    </w:p>
    <w:p w14:paraId="281B5D6A" w14:textId="77777777" w:rsidR="00622BB8" w:rsidRDefault="00D74380" w:rsidP="00622BB8">
      <w:pPr>
        <w:ind w:firstLine="708"/>
      </w:pPr>
      <w:r>
        <w:t xml:space="preserve">Где </w:t>
      </w:r>
      <w:r>
        <w:rPr>
          <w:lang w:val="en-US"/>
        </w:rPr>
        <w:t>m</w:t>
      </w:r>
      <w:r w:rsidRPr="00D74380">
        <w:t xml:space="preserve"> – </w:t>
      </w:r>
      <w:r>
        <w:t xml:space="preserve">масса тела, а </w:t>
      </w:r>
      <w:r>
        <w:rPr>
          <w:lang w:val="en-US"/>
        </w:rPr>
        <w:t>g</w:t>
      </w:r>
      <w:r w:rsidRPr="00D74380">
        <w:t xml:space="preserve"> </w:t>
      </w:r>
      <w:r>
        <w:t>– ускорение свободного падения, составляющее 9.8 м/с</w:t>
      </w:r>
      <w:r w:rsidRPr="00D74380">
        <w:rPr>
          <w:vertAlign w:val="superscript"/>
        </w:rPr>
        <w:t>2</w:t>
      </w:r>
      <w:r w:rsidRPr="00D74380">
        <w:t>.</w:t>
      </w:r>
      <w:r>
        <w:t xml:space="preserve"> </w:t>
      </w:r>
    </w:p>
    <w:p w14:paraId="1CB8A597" w14:textId="66772F40" w:rsidR="00D74380" w:rsidRDefault="00622BB8" w:rsidP="00622BB8">
      <w:pPr>
        <w:ind w:firstLine="720"/>
      </w:pPr>
      <w:r>
        <w:lastRenderedPageBreak/>
        <w:t>С другой стороны,</w:t>
      </w:r>
      <w:r w:rsidR="00D74380">
        <w:t xml:space="preserve"> на мембрану, погруженную в жидкость, действует выталкивающая сила Архимеда:</w:t>
      </w:r>
    </w:p>
    <w:p w14:paraId="594BB7E7" w14:textId="17DC2027" w:rsidR="00D74380" w:rsidRPr="00D74380" w:rsidRDefault="00000000" w:rsidP="00D7438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pgV</m:t>
          </m:r>
        </m:oMath>
      </m:oMathPara>
    </w:p>
    <w:p w14:paraId="72CA451E" w14:textId="55488499" w:rsidR="00D74380" w:rsidRPr="00622BB8" w:rsidRDefault="00D74380" w:rsidP="00622BB8">
      <w:pPr>
        <w:ind w:firstLine="708"/>
        <w:rPr>
          <w:i/>
        </w:rPr>
      </w:pPr>
      <w:r>
        <w:t xml:space="preserve">Где </w:t>
      </w:r>
      <w:r w:rsidR="00622BB8">
        <w:rPr>
          <w:lang w:val="en-US"/>
        </w:rPr>
        <w:t>p</w:t>
      </w:r>
      <w:r w:rsidR="00622BB8" w:rsidRPr="00622BB8">
        <w:t xml:space="preserve"> – </w:t>
      </w:r>
      <w:r w:rsidR="00622BB8">
        <w:t xml:space="preserve">плотность жидкости, </w:t>
      </w:r>
      <w:r w:rsidR="00EC7C83">
        <w:rPr>
          <w:lang w:val="en-US"/>
        </w:rPr>
        <w:t>g</w:t>
      </w:r>
      <w:r w:rsidR="00EC7C83" w:rsidRPr="00622BB8">
        <w:t xml:space="preserve"> -</w:t>
      </w:r>
      <w:r w:rsidR="00622BB8" w:rsidRPr="00622BB8">
        <w:t xml:space="preserve"> </w:t>
      </w:r>
      <w:r w:rsidR="00622BB8">
        <w:t xml:space="preserve">ускорение свободного падения, а </w:t>
      </w:r>
      <w:r w:rsidR="00622BB8">
        <w:rPr>
          <w:lang w:val="en-US"/>
        </w:rPr>
        <w:t>V</w:t>
      </w:r>
      <w:r w:rsidR="00622BB8" w:rsidRPr="00622BB8">
        <w:t xml:space="preserve"> </w:t>
      </w:r>
      <w:r w:rsidR="00622BB8">
        <w:t>–</w:t>
      </w:r>
      <w:r w:rsidR="00622BB8" w:rsidRPr="00622BB8">
        <w:t xml:space="preserve"> </w:t>
      </w:r>
      <w:r w:rsidR="00622BB8">
        <w:t xml:space="preserve">объем тела, погруженного в жидкость. </w:t>
      </w:r>
    </w:p>
    <w:p w14:paraId="558C3788" w14:textId="233262E0" w:rsidR="00AD50A2" w:rsidRDefault="00EC7C83" w:rsidP="0003778E">
      <w:pPr>
        <w:ind w:firstLine="708"/>
      </w:pPr>
      <w:r>
        <w:t>В итоге г</w:t>
      </w:r>
      <w:r w:rsidR="003A6DB4">
        <w:t xml:space="preserve">равитация </w:t>
      </w:r>
      <w:r w:rsidR="00694F44">
        <w:t xml:space="preserve">действует на мембрану с силой в </w:t>
      </w:r>
      <w:r w:rsidRPr="00EC7C83">
        <w:t>~</w:t>
      </w:r>
      <w:r w:rsidR="00D901B8">
        <w:t>0.5</w:t>
      </w:r>
      <w:r>
        <w:t xml:space="preserve"> мН</w:t>
      </w:r>
      <w:r w:rsidR="00694F44">
        <w:t xml:space="preserve">,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мН</w:t>
      </w:r>
      <w:r>
        <w:t>,</w:t>
      </w:r>
      <w:r w:rsidR="00FC0FC0">
        <w:t xml:space="preserve"> что дает </w:t>
      </w:r>
      <w:r w:rsidR="00D65BF3">
        <w:t>довольно небольшую разницу</w:t>
      </w:r>
      <w:r>
        <w:t xml:space="preserve"> примерно в </w:t>
      </w:r>
      <w:r w:rsidRPr="00EC7C83">
        <w:t xml:space="preserve">0.1 </w:t>
      </w:r>
      <w:proofErr w:type="spellStart"/>
      <w:r>
        <w:t>мН</w:t>
      </w:r>
      <w:r w:rsidR="00FC0FC0">
        <w:t>.</w:t>
      </w:r>
      <w:proofErr w:type="spellEnd"/>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r w:rsidR="00B8063B" w:rsidRPr="00B8063B">
        <w:t xml:space="preserve"> </w:t>
      </w:r>
    </w:p>
    <w:p w14:paraId="5F07F002" w14:textId="6D52C612" w:rsidR="00B8063B" w:rsidRDefault="00B8063B" w:rsidP="0003778E">
      <w:pPr>
        <w:ind w:firstLine="708"/>
      </w:pPr>
      <w:r>
        <w:t xml:space="preserve">Сила, действующая на ферромагнитную частицу в магнитном поле, описывается </w:t>
      </w:r>
      <w:r w:rsidR="00EA58E6">
        <w:t>несколько более сложными формулами</w:t>
      </w:r>
      <w:r>
        <w:t>, учитывающими как свойства частицы, поля</w:t>
      </w:r>
      <w:r w:rsidR="00942991">
        <w:t>, а так же взаимодействие между частицами</w:t>
      </w:r>
      <w:r w:rsidR="00EA58E6">
        <w:fldChar w:fldCharType="begin"/>
      </w:r>
      <w:r w:rsidR="00EA58E6">
        <w:instrText xml:space="preserve"> ADDIN ZOTERO_ITEM CSL_CITATION {"citationID":"K7X9jjZg","properties":{"formattedCitation":"\\super 23\\nosupersub{}","plainCitation":"23","noteIndex":0},"citationItems":[{"id":5421,"uris":["http://zotero.org/users/9952283/items/GESYA7MD"],"itemData":{"id":5421,"type":"article-journal","container-title":"Journal of Magnetism and Magnetic Materials","DOI":"10.1016/j.jmmm.2010.09.008","ISSN":"03048853","issue":"6","journalAbbreviation":"Journal of Magnetism and Magnetic Materials","language":"en","page":"651-668","source":"DOI.org (Crossref)","title":"The behaviors of ferromagnetic nano-particles in and around blood vessels under applied magnetic fields","volume":"323","author":[{"family":"Nacev","given":"A."},{"family":"Beni","given":"C."},{"family":"Bruno","given":"O."},{"family":"Shapiro","given":"B."}],"issued":{"date-parts":[["2011",3]]}}}],"schema":"https://github.com/citation-style-language/schema/raw/master/csl-citation.json"} </w:instrText>
      </w:r>
      <w:r w:rsidR="00EA58E6">
        <w:fldChar w:fldCharType="separate"/>
      </w:r>
      <w:r w:rsidR="00EA58E6" w:rsidRPr="00EA58E6">
        <w:rPr>
          <w:vertAlign w:val="superscript"/>
        </w:rPr>
        <w:t>23</w:t>
      </w:r>
      <w:r w:rsidR="00EA58E6">
        <w:fldChar w:fldCharType="end"/>
      </w:r>
      <w:r w:rsidR="00B9687B">
        <w:t>.</w:t>
      </w:r>
      <w:r w:rsidR="00EA58E6">
        <w:t xml:space="preserve"> Однако, в целом, их можно упростить до следующего соотношения:</w:t>
      </w:r>
    </w:p>
    <w:p w14:paraId="6722D84C" w14:textId="5E8B6CF0" w:rsidR="00EA58E6" w:rsidRPr="00EA58E6" w:rsidRDefault="00EA58E6" w:rsidP="0003778E">
      <w:pPr>
        <w:ind w:firstLine="708"/>
        <w:rPr>
          <w:i/>
          <w:lang w:val="en-US"/>
        </w:rPr>
      </w:pPr>
      <m:oMathPara>
        <m:oMath>
          <m:r>
            <w:rPr>
              <w:rFonts w:ascii="Cambria Math" w:hAnsi="Cambria Math"/>
              <w:lang w:val="en-US"/>
            </w:rPr>
            <m:t xml:space="preserve">F = </m:t>
          </m:r>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g</m:t>
              </m:r>
            </m:sub>
          </m:sSub>
          <m:r>
            <w:rPr>
              <w:rFonts w:ascii="Cambria Math" w:hAnsi="Cambria Math"/>
              <w:lang w:val="en-US"/>
            </w:rPr>
            <m:t>mH</m:t>
          </m:r>
          <m:f>
            <m:fPr>
              <m:ctrlPr>
                <w:rPr>
                  <w:rFonts w:ascii="Cambria Math" w:hAnsi="Cambria Math"/>
                  <w:i/>
                  <w:lang w:val="en-US"/>
                </w:rPr>
              </m:ctrlPr>
            </m:fPr>
            <m:num>
              <m:r>
                <w:rPr>
                  <w:rFonts w:ascii="Cambria Math" w:hAnsi="Cambria Math"/>
                  <w:lang w:val="en-US"/>
                </w:rPr>
                <m:t>dH</m:t>
              </m:r>
            </m:num>
            <m:den>
              <m:r>
                <w:rPr>
                  <w:rFonts w:ascii="Cambria Math" w:hAnsi="Cambria Math"/>
                  <w:lang w:val="en-US"/>
                </w:rPr>
                <m:t>dZ</m:t>
              </m:r>
            </m:den>
          </m:f>
        </m:oMath>
      </m:oMathPara>
    </w:p>
    <w:p w14:paraId="51B155FB" w14:textId="54C230AB" w:rsidR="002602E2" w:rsidRPr="00C36786" w:rsidRDefault="00EA58E6" w:rsidP="00EA58E6">
      <w:r>
        <w:rPr>
          <w:lang w:val="en-US"/>
        </w:rPr>
        <w:tab/>
      </w:r>
      <w:r>
        <w:t xml:space="preserve">Где </w:t>
      </w:r>
      <w:r>
        <w:rPr>
          <w:lang w:val="en-US"/>
        </w:rPr>
        <w:t>F</w:t>
      </w:r>
      <w:r w:rsidRPr="00EA58E6">
        <w:t xml:space="preserve"> – </w:t>
      </w:r>
      <w:r w:rsidR="00D346A3">
        <w:t>сила,</w:t>
      </w:r>
      <w:r>
        <w:t xml:space="preserve"> действующая на</w:t>
      </w:r>
      <w:r w:rsidR="00D346A3">
        <w:t xml:space="preserve"> одиночную</w:t>
      </w:r>
      <w:r>
        <w:t xml:space="preserve"> частицу, χ</w:t>
      </w:r>
      <w:r w:rsidRPr="00EA58E6">
        <w:rPr>
          <w:vertAlign w:val="subscript"/>
          <w:lang w:val="en-US"/>
        </w:rPr>
        <w:t>g</w:t>
      </w:r>
      <w:r w:rsidRPr="00EA58E6">
        <w:rPr>
          <w:vertAlign w:val="subscript"/>
        </w:rPr>
        <w:t xml:space="preserve"> </w:t>
      </w:r>
      <w:r>
        <w:t>–</w:t>
      </w:r>
      <w:r w:rsidRPr="00EA58E6">
        <w:t xml:space="preserve"> </w:t>
      </w:r>
      <w:r>
        <w:t xml:space="preserve">удельная магнитная восприимчивость частицы, </w:t>
      </w:r>
      <w:r>
        <w:rPr>
          <w:lang w:val="en-US"/>
        </w:rPr>
        <w:t>m</w:t>
      </w:r>
      <w:r w:rsidRPr="00EA58E6">
        <w:t xml:space="preserve"> </w:t>
      </w:r>
      <w:r>
        <w:t xml:space="preserve">– масса частицы, </w:t>
      </w:r>
      <w:r>
        <w:rPr>
          <w:lang w:val="en-US"/>
        </w:rPr>
        <w:t>H</w:t>
      </w:r>
      <w:r w:rsidRPr="00EA58E6">
        <w:t xml:space="preserve"> </w:t>
      </w:r>
      <w:r>
        <w:t>–</w:t>
      </w:r>
      <w:r w:rsidRPr="00EA58E6">
        <w:t xml:space="preserve"> </w:t>
      </w:r>
      <w:r>
        <w:t xml:space="preserve">напряженность магнитного поля, а </w:t>
      </w:r>
      <w:proofErr w:type="spellStart"/>
      <w:r>
        <w:rPr>
          <w:lang w:val="en-US"/>
        </w:rPr>
        <w:t>dH</w:t>
      </w:r>
      <w:proofErr w:type="spellEnd"/>
      <w:r w:rsidRPr="00EA58E6">
        <w:t>/</w:t>
      </w:r>
      <w:proofErr w:type="spellStart"/>
      <w:r>
        <w:rPr>
          <w:lang w:val="en-US"/>
        </w:rPr>
        <w:t>dZ</w:t>
      </w:r>
      <w:proofErr w:type="spellEnd"/>
      <w:r w:rsidRPr="00EA58E6">
        <w:t xml:space="preserve"> </w:t>
      </w:r>
      <w:r>
        <w:t>–</w:t>
      </w:r>
      <w:r w:rsidRPr="00EA58E6">
        <w:t xml:space="preserve"> </w:t>
      </w:r>
      <w:r>
        <w:t>градиент магнитного поля.</w:t>
      </w:r>
      <w:r w:rsidR="0079501B">
        <w:t xml:space="preserve"> Как видно из этой формулы сила, действующая на мембрану с частицами, будет прямо пропорциональна градиенту и напряженности магнитного поля, соответственно, чтобы провести эти расчеты необходимо знать параметры магнитной системы. Эти расчеты можно провести </w:t>
      </w:r>
      <w:r w:rsidR="0079501B">
        <w:rPr>
          <w:lang w:val="en-US"/>
        </w:rPr>
        <w:t>in</w:t>
      </w:r>
      <w:r w:rsidR="0079501B" w:rsidRPr="0079501B">
        <w:t xml:space="preserve"> </w:t>
      </w:r>
      <w:r w:rsidR="0079501B">
        <w:rPr>
          <w:lang w:val="en-US"/>
        </w:rPr>
        <w:t>silico</w:t>
      </w:r>
      <w:r w:rsidR="0079501B">
        <w:t xml:space="preserve">, при помощи таких программных пакетов как </w:t>
      </w:r>
      <w:proofErr w:type="spellStart"/>
      <w:r w:rsidR="0079501B">
        <w:rPr>
          <w:lang w:val="en-US"/>
        </w:rPr>
        <w:t>C</w:t>
      </w:r>
      <w:r w:rsidR="0079501B" w:rsidRPr="0079501B">
        <w:rPr>
          <w:lang w:val="en-US"/>
        </w:rPr>
        <w:t>omsol</w:t>
      </w:r>
      <w:proofErr w:type="spellEnd"/>
      <w:r w:rsidR="0079501B" w:rsidRPr="0079501B">
        <w:t xml:space="preserve"> </w:t>
      </w:r>
      <w:r w:rsidR="0079501B">
        <w:rPr>
          <w:lang w:val="en-US"/>
        </w:rPr>
        <w:t>M</w:t>
      </w:r>
      <w:r w:rsidR="0079501B" w:rsidRPr="0079501B">
        <w:rPr>
          <w:lang w:val="en-US"/>
        </w:rPr>
        <w:t>ultiphysics</w:t>
      </w:r>
      <w:r w:rsidR="0079501B">
        <w:t xml:space="preserve">, однако эти расчеты являются относительно трудоемкими и, зачастую, эффективнее сначала сконструировать прототип магнитной системы, после чего вести его оптимизацию. </w:t>
      </w:r>
    </w:p>
    <w:p w14:paraId="0576D350" w14:textId="6532B28D"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64F8A98E" w14:textId="195E9998" w:rsidR="00C839ED" w:rsidRPr="00941F0A" w:rsidRDefault="00C839ED">
      <w:pPr>
        <w:ind w:firstLine="708"/>
      </w:pPr>
      <w:r>
        <w:t xml:space="preserve">Магнитное поле должно быть аксиально-симметричным и, при этом, область с наибольшим градиентом должна быть по диаметру достаточная, чтобы мембрана полностью помещалась внутри. Из доступных на рынке магнитов был выбран цилиндрический магнит </w:t>
      </w:r>
      <w:r>
        <w:rPr>
          <w:color w:val="000000"/>
        </w:rPr>
        <w:t xml:space="preserve">класса 37 с диаметром 50 мм и высотой 20 мм. </w:t>
      </w:r>
      <w:r w:rsidR="00C33156">
        <w:rPr>
          <w:color w:val="000000"/>
        </w:rPr>
        <w:t xml:space="preserve">Далее для того чтобы </w:t>
      </w:r>
      <w:r w:rsidR="00CD3778">
        <w:rPr>
          <w:color w:val="000000"/>
        </w:rPr>
        <w:t xml:space="preserve">облегчить прототипирование </w:t>
      </w:r>
      <w:r w:rsidR="00C33156">
        <w:rPr>
          <w:color w:val="000000"/>
        </w:rPr>
        <w:t xml:space="preserve">использовалась программа </w:t>
      </w:r>
      <w:r w:rsidR="00C33156">
        <w:rPr>
          <w:color w:val="000000"/>
          <w:lang w:val="en-US"/>
        </w:rPr>
        <w:t>FEMM</w:t>
      </w:r>
      <w:r w:rsidR="005875D3">
        <w:rPr>
          <w:color w:val="000000"/>
        </w:rPr>
        <w:t>, позволяющая моделировать магнитное поле</w:t>
      </w:r>
      <w:r w:rsidR="00720D32">
        <w:rPr>
          <w:color w:val="000000"/>
        </w:rPr>
        <w:t xml:space="preserve"> при помощи метода конечных элементов</w:t>
      </w:r>
      <w:r w:rsidR="00720D32">
        <w:rPr>
          <w:color w:val="000000"/>
        </w:rPr>
        <w:fldChar w:fldCharType="begin"/>
      </w:r>
      <w:r w:rsidR="00720D32">
        <w:rPr>
          <w:color w:val="000000"/>
        </w:rPr>
        <w:instrText xml:space="preserve"> ADDIN ZOTERO_ITEM CSL_CITATION {"citationID":"A0KP6IYI","properties":{"formattedCitation":"\\super 24\\nosupersub{}","plainCitation":"24","noteIndex":0},"citationItems":[{"id":5423,"uris":["http://zotero.org/users/9952283/items/SRDZU4WP"],"itemData":{"id":5423,"type":"article-journal","container-title":"Education and Information Technologies","DOI":"10.1007/s10639-008-9082-8","ISSN":"1360-2357, 1573-7608","issue":"1","journalAbbreviation":"Educ Inf Technol","language":"en","page":"19-36","source":"DOI.org (Crossref)","title":"The finite element method magnetics (FEMM) freeware package: May it serve as an educational tool in teaching electromagnetics?","title-short":"The finite element method magnetics (FEMM) freeware package","volume":"15","author":[{"family":"Baltzis","given":"Konstantinos B."}],"issued":{"date-parts":[["2010",3]]}}}],"schema":"https://github.com/citation-style-language/schema/raw/master/csl-citation.json"} </w:instrText>
      </w:r>
      <w:r w:rsidR="00720D32">
        <w:rPr>
          <w:color w:val="000000"/>
        </w:rPr>
        <w:fldChar w:fldCharType="separate"/>
      </w:r>
      <w:r w:rsidR="00720D32" w:rsidRPr="00720D32">
        <w:rPr>
          <w:vertAlign w:val="superscript"/>
        </w:rPr>
        <w:t>24</w:t>
      </w:r>
      <w:r w:rsidR="00720D32">
        <w:rPr>
          <w:color w:val="000000"/>
        </w:rPr>
        <w:fldChar w:fldCharType="end"/>
      </w:r>
      <w:r w:rsidR="00CD3778">
        <w:rPr>
          <w:color w:val="000000"/>
        </w:rPr>
        <w:t xml:space="preserve">, для того чтобы оценить какое поле дает сам магнит и как его свойства можно улучшить при помощи дополнительных элементов. </w:t>
      </w:r>
    </w:p>
    <w:p w14:paraId="7544CFA5" w14:textId="77777777" w:rsidR="00D2513F" w:rsidRDefault="00D2513F" w:rsidP="00D2513F">
      <w:pPr>
        <w:keepNext/>
      </w:pPr>
      <w:r>
        <w:rPr>
          <w:noProof/>
        </w:rPr>
        <w:lastRenderedPageBreak/>
        <w:drawing>
          <wp:inline distT="0" distB="0" distL="0" distR="0" wp14:anchorId="627A2D88" wp14:editId="26AE95E7">
            <wp:extent cx="5940425" cy="2009871"/>
            <wp:effectExtent l="0" t="0" r="3175"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Рисунок 105"/>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5940425" cy="2009871"/>
                    </a:xfrm>
                    <a:prstGeom prst="rect">
                      <a:avLst/>
                    </a:prstGeom>
                    <a:noFill/>
                    <a:ln>
                      <a:noFill/>
                    </a:ln>
                  </pic:spPr>
                </pic:pic>
              </a:graphicData>
            </a:graphic>
          </wp:inline>
        </w:drawing>
      </w:r>
    </w:p>
    <w:p w14:paraId="51F63012" w14:textId="759C972E" w:rsidR="005726A4" w:rsidRPr="00EC02AE" w:rsidRDefault="00D2513F" w:rsidP="00D2513F">
      <w:pPr>
        <w:pStyle w:val="a4"/>
        <w:jc w:val="left"/>
      </w:pPr>
      <w:r>
        <w:t xml:space="preserve">Рисунок  </w:t>
      </w:r>
      <w:fldSimple w:instr=" SEQ Рисунок_ \* ARABIC ">
        <w:r w:rsidR="00142C30">
          <w:rPr>
            <w:noProof/>
          </w:rPr>
          <w:t>21</w:t>
        </w:r>
      </w:fldSimple>
      <w:r w:rsidRPr="00F113A3">
        <w:t xml:space="preserve"> </w:t>
      </w:r>
      <w:r>
        <w:t>Распределение индукции магнитного поля в магнитных систем</w:t>
      </w:r>
      <w:r w:rsidR="00F113A3">
        <w:t>ах</w:t>
      </w:r>
      <w:r>
        <w:t xml:space="preserve"> разной конструкции</w:t>
      </w:r>
      <w:r w:rsidR="00F113A3" w:rsidRPr="00F113A3">
        <w:t xml:space="preserve">. </w:t>
      </w:r>
      <w:r w:rsidR="00F113A3">
        <w:rPr>
          <w:lang w:val="en-US"/>
        </w:rPr>
        <w:t>A</w:t>
      </w:r>
      <w:r w:rsidR="00F113A3" w:rsidRPr="00F113A3">
        <w:t xml:space="preserve"> </w:t>
      </w:r>
      <w:r w:rsidR="00F113A3">
        <w:t>–</w:t>
      </w:r>
      <w:r w:rsidR="00F113A3" w:rsidRPr="00F113A3">
        <w:t xml:space="preserve"> </w:t>
      </w:r>
      <w:r w:rsidR="00F113A3">
        <w:t xml:space="preserve">только </w:t>
      </w:r>
      <w:proofErr w:type="spellStart"/>
      <w:r w:rsidR="00F113A3">
        <w:t>цилинидрический</w:t>
      </w:r>
      <w:proofErr w:type="spellEnd"/>
      <w:r w:rsidR="00F113A3">
        <w:t xml:space="preserve"> магнит, </w:t>
      </w:r>
      <w:r w:rsidR="00F113A3">
        <w:rPr>
          <w:lang w:val="en-US"/>
        </w:rPr>
        <w:t>B</w:t>
      </w:r>
      <w:r w:rsidR="00F113A3" w:rsidRPr="00F113A3">
        <w:t xml:space="preserve"> </w:t>
      </w:r>
      <w:r w:rsidR="00F113A3">
        <w:t>–</w:t>
      </w:r>
      <w:r w:rsidR="00F113A3" w:rsidRPr="00F113A3">
        <w:t xml:space="preserve"> </w:t>
      </w:r>
      <w:r w:rsidR="00F113A3">
        <w:t xml:space="preserve">цилиндрический магнит с дополнительным железным цилиндром, С – цилиндрический магнит, железный цилиндр и дополнительный цилиндрический магнит – </w:t>
      </w:r>
      <w:proofErr w:type="spellStart"/>
      <w:r w:rsidR="00F113A3">
        <w:t>концентрацтор</w:t>
      </w:r>
      <w:proofErr w:type="spellEnd"/>
      <w:r w:rsidR="00F113A3">
        <w:t>.</w:t>
      </w:r>
      <w:r w:rsidR="00F113A3" w:rsidRPr="00F113A3">
        <w:t xml:space="preserve"> </w:t>
      </w:r>
      <w:r w:rsidR="00F113A3">
        <w:t>М</w:t>
      </w:r>
      <w:r>
        <w:t xml:space="preserve">оделирование осуществлялось в </w:t>
      </w:r>
      <w:r>
        <w:rPr>
          <w:lang w:val="en-US"/>
        </w:rPr>
        <w:t>FEMM</w:t>
      </w:r>
      <w:r w:rsidR="00F113A3">
        <w:t xml:space="preserve">, масштабная линейка – 25 мм. </w:t>
      </w:r>
      <w:r w:rsidR="00EC02AE">
        <w:t xml:space="preserve">Красные и желтые линии отображают </w:t>
      </w:r>
      <w:r w:rsidR="00123C77">
        <w:t>участки,</w:t>
      </w:r>
      <w:r w:rsidR="00EC02AE">
        <w:t xml:space="preserve"> где был рассчитан градиент поля</w:t>
      </w:r>
    </w:p>
    <w:p w14:paraId="134599BD" w14:textId="4BB29DAF" w:rsidR="00455304" w:rsidRDefault="00455304" w:rsidP="00455304">
      <w:r>
        <w:tab/>
        <w:t xml:space="preserve">Из данных предварительного моделирования в </w:t>
      </w:r>
      <w:r>
        <w:rPr>
          <w:lang w:val="en-US"/>
        </w:rPr>
        <w:t>FEMM</w:t>
      </w:r>
      <w:r w:rsidRPr="00455304">
        <w:t xml:space="preserve"> </w:t>
      </w:r>
      <w:r w:rsidR="00EC02AE">
        <w:t>рассчитывался</w:t>
      </w:r>
      <w:r>
        <w:t xml:space="preserve"> градиент в области вертикально под магнитом</w:t>
      </w:r>
      <w:r w:rsidR="00EC02AE">
        <w:t xml:space="preserve"> (обозначено красной линией на рисунке), а </w:t>
      </w:r>
      <w:proofErr w:type="gramStart"/>
      <w:r w:rsidR="002E229D">
        <w:t>так же</w:t>
      </w:r>
      <w:proofErr w:type="gramEnd"/>
      <w:r w:rsidR="00EC02AE">
        <w:t xml:space="preserve"> радиально к оси магнитной системе (желтая линия на рисунке).  </w:t>
      </w:r>
    </w:p>
    <w:p w14:paraId="5788ABA8" w14:textId="77777777" w:rsidR="00941F0A" w:rsidRDefault="00C17E85" w:rsidP="00941F0A">
      <w:pPr>
        <w:keepNext/>
        <w:jc w:val="center"/>
      </w:pPr>
      <w:r>
        <w:rPr>
          <w:noProof/>
        </w:rPr>
        <w:drawing>
          <wp:inline distT="0" distB="0" distL="0" distR="0" wp14:anchorId="5C38137C" wp14:editId="313236C0">
            <wp:extent cx="4133069" cy="1980000"/>
            <wp:effectExtent l="0" t="0" r="127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33069" cy="1980000"/>
                    </a:xfrm>
                    <a:prstGeom prst="rect">
                      <a:avLst/>
                    </a:prstGeom>
                    <a:noFill/>
                    <a:ln>
                      <a:noFill/>
                    </a:ln>
                  </pic:spPr>
                </pic:pic>
              </a:graphicData>
            </a:graphic>
          </wp:inline>
        </w:drawing>
      </w:r>
    </w:p>
    <w:p w14:paraId="3A98A58A" w14:textId="34637AB4" w:rsidR="00C17E85" w:rsidRDefault="00941F0A" w:rsidP="00941F0A">
      <w:pPr>
        <w:pStyle w:val="a4"/>
      </w:pPr>
      <w:r>
        <w:t xml:space="preserve">Рисунок  </w:t>
      </w:r>
      <w:fldSimple w:instr=" SEQ Рисунок_ \* ARABIC ">
        <w:r w:rsidR="00142C30">
          <w:rPr>
            <w:noProof/>
          </w:rPr>
          <w:t>22</w:t>
        </w:r>
      </w:fldSimple>
      <w:r w:rsidRPr="00941F0A">
        <w:t xml:space="preserve"> </w:t>
      </w:r>
      <w:r>
        <w:t xml:space="preserve">Зависимость поля от расстояния в разных ориентациях. </w:t>
      </w:r>
      <w:r>
        <w:rPr>
          <w:lang w:val="en-US"/>
        </w:rPr>
        <w:t>A</w:t>
      </w:r>
      <w:r w:rsidRPr="00941F0A">
        <w:t xml:space="preserve"> - </w:t>
      </w:r>
      <w:r>
        <w:t>по оси магнитной системы,</w:t>
      </w:r>
      <w:r w:rsidRPr="00941F0A">
        <w:t xml:space="preserve"> </w:t>
      </w:r>
      <w:r>
        <w:rPr>
          <w:lang w:val="en-US"/>
        </w:rPr>
        <w:t>B</w:t>
      </w:r>
      <w:r w:rsidRPr="00941F0A">
        <w:t xml:space="preserve">- </w:t>
      </w:r>
      <w:r>
        <w:t>перпендикулярно к оси на расстоянии 10 мм от магнита. Красный – просто магнит, зеленый – магнит с железным цилиндром, синий – магнит с железным цилиндром и дополнительным концентратором. Цифрами обозначен</w:t>
      </w:r>
      <w:r w:rsidR="00EE4A36">
        <w:rPr>
          <w:lang w:val="en-US"/>
        </w:rPr>
        <w:t xml:space="preserve"> </w:t>
      </w:r>
      <w:r>
        <w:t>ы градиенты в Т/м.</w:t>
      </w:r>
    </w:p>
    <w:p w14:paraId="64B122E6" w14:textId="7A94AF5D" w:rsidR="00142C30" w:rsidRDefault="00142C30" w:rsidP="00142C30"/>
    <w:p w14:paraId="35186C83" w14:textId="05079C75" w:rsidR="00142C30" w:rsidRDefault="00142C30" w:rsidP="00142C30"/>
    <w:p w14:paraId="67E33F80" w14:textId="77777777" w:rsidR="00142C30" w:rsidRDefault="00142C30" w:rsidP="00142C30">
      <w:pPr>
        <w:keepNext/>
        <w:jc w:val="center"/>
      </w:pPr>
      <w:r>
        <w:rPr>
          <w:noProof/>
        </w:rPr>
        <w:lastRenderedPageBreak/>
        <w:drawing>
          <wp:inline distT="0" distB="0" distL="0" distR="0" wp14:anchorId="338E3C38" wp14:editId="7269E2FC">
            <wp:extent cx="2546855" cy="1980000"/>
            <wp:effectExtent l="0" t="0" r="6350" b="1270"/>
            <wp:docPr id="199596170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46855" cy="1980000"/>
                    </a:xfrm>
                    <a:prstGeom prst="rect">
                      <a:avLst/>
                    </a:prstGeom>
                    <a:noFill/>
                    <a:ln>
                      <a:noFill/>
                    </a:ln>
                  </pic:spPr>
                </pic:pic>
              </a:graphicData>
            </a:graphic>
          </wp:inline>
        </w:drawing>
      </w:r>
    </w:p>
    <w:p w14:paraId="1009F731" w14:textId="117438B0" w:rsidR="00142C30" w:rsidRPr="00142C30" w:rsidRDefault="00142C30" w:rsidP="00142C30">
      <w:pPr>
        <w:pStyle w:val="a4"/>
        <w:jc w:val="left"/>
      </w:pPr>
      <w:r>
        <w:t xml:space="preserve">Рисунок  </w:t>
      </w:r>
      <w:fldSimple w:instr=" SEQ Рисунок_ \* ARABIC ">
        <w:r>
          <w:rPr>
            <w:noProof/>
          </w:rPr>
          <w:t>23</w:t>
        </w:r>
      </w:fldSimple>
      <w:r w:rsidRPr="00142C30">
        <w:t xml:space="preserve"> </w:t>
      </w:r>
      <w:r>
        <w:t>Топология поля в магнитной системе и направление градиента</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6"/>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365BDAD8" w:rsidR="001668F1" w:rsidRDefault="001668F1" w:rsidP="00AE0DBE">
      <w:pPr>
        <w:pStyle w:val="2"/>
      </w:pPr>
      <w:bookmarkStart w:id="55" w:name="_Toc125154177"/>
      <w:proofErr w:type="spellStart"/>
      <w:r>
        <w:lastRenderedPageBreak/>
        <w:t>Холдер</w:t>
      </w:r>
      <w:r w:rsidR="00F26F4F">
        <w:t>ы</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65DB8D2B" w:rsidR="00A9706A" w:rsidRDefault="00A9706A" w:rsidP="00A9706A">
      <w:pPr>
        <w:pStyle w:val="a4"/>
        <w:jc w:val="left"/>
      </w:pPr>
      <w:r>
        <w:t xml:space="preserve">Рисунок  </w:t>
      </w:r>
      <w:fldSimple w:instr=" SEQ Рисунок_ \* ARABIC ">
        <w:r w:rsidR="00142C30">
          <w:rPr>
            <w:noProof/>
          </w:rPr>
          <w:t>24</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7A35B4F1" w:rsidR="006B65AE" w:rsidRPr="00AD46EB" w:rsidRDefault="00761EFA" w:rsidP="00761EFA">
      <w:pPr>
        <w:pStyle w:val="a4"/>
      </w:pPr>
      <w:r>
        <w:t xml:space="preserve">Рисунок  </w:t>
      </w:r>
      <w:fldSimple w:instr=" SEQ Рисунок_ \* ARABIC ">
        <w:r w:rsidR="00142C30">
          <w:rPr>
            <w:noProof/>
          </w:rPr>
          <w:t>25</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D554A96" w:rsidR="00481213" w:rsidRDefault="00481213" w:rsidP="00481213">
      <w:pPr>
        <w:pStyle w:val="a4"/>
        <w:jc w:val="left"/>
      </w:pPr>
      <w:r>
        <w:t xml:space="preserve">Рисунок  </w:t>
      </w:r>
      <w:fldSimple w:instr=" SEQ Рисунок_ \* ARABIC ">
        <w:r w:rsidR="00142C30">
          <w:rPr>
            <w:noProof/>
          </w:rPr>
          <w:t>26</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DE1A161" w:rsidR="00252ACE" w:rsidRDefault="00F57744" w:rsidP="00F57744">
      <w:pPr>
        <w:pStyle w:val="a4"/>
      </w:pPr>
      <w:r>
        <w:t xml:space="preserve">Рисунок  </w:t>
      </w:r>
      <w:fldSimple w:instr=" SEQ Рисунок_ \* ARABIC ">
        <w:r w:rsidR="00142C30">
          <w:rPr>
            <w:noProof/>
          </w:rPr>
          <w:t>27</w:t>
        </w:r>
      </w:fldSimple>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556D91A7"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720D32">
        <w:instrText xml:space="preserve"> ADDIN ZOTERO_ITEM CSL_CITATION {"citationID":"q5vbhh6u","properties":{"formattedCitation":"\\super 25\\nosupersub{}","plainCitation":"25","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720D32" w:rsidRPr="00720D32">
        <w:rPr>
          <w:vertAlign w:val="superscript"/>
        </w:rPr>
        <w:t>25</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1"/>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92"/>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3"/>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5B3610E" w14:textId="52A61C2F" w:rsidR="00507466" w:rsidRDefault="00507466" w:rsidP="00507466">
      <w:pPr>
        <w:pStyle w:val="a4"/>
      </w:pPr>
      <w:r>
        <w:t xml:space="preserve">Рисунок  </w:t>
      </w:r>
      <w:fldSimple w:instr=" SEQ Рисунок_ \* ARABIC ">
        <w:r w:rsidR="00142C30">
          <w:rPr>
            <w:noProof/>
          </w:rPr>
          <w:t>28</w:t>
        </w:r>
      </w:fldSimple>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FAB6AC6" w14:textId="7451C8BD" w:rsidR="007541D5" w:rsidRPr="00F67FD4" w:rsidRDefault="00F67FD4" w:rsidP="00F67FD4">
      <w:pPr>
        <w:pStyle w:val="a4"/>
      </w:pPr>
      <w:r>
        <w:t xml:space="preserve">Рисунок  </w:t>
      </w:r>
      <w:fldSimple w:instr=" SEQ Рисунок_ \* ARABIC ">
        <w:r w:rsidR="00142C30">
          <w:rPr>
            <w:noProof/>
          </w:rPr>
          <w:t>29</w:t>
        </w:r>
      </w:fldSimple>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FE6242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720D32">
        <w:instrText xml:space="preserve"> ADDIN ZOTERO_ITEM CSL_CITATION {"citationID":"s9ihrr4R","properties":{"formattedCitation":"\\super 26\\nosupersub{}","plainCitation":"26","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720D32" w:rsidRPr="00720D32">
        <w:rPr>
          <w:vertAlign w:val="superscript"/>
        </w:rPr>
        <w:t>26</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A7FC63E"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720D32">
        <w:instrText xml:space="preserve"> ADDIN ZOTERO_ITEM CSL_CITATION {"citationID":"EzB7i22f","properties":{"formattedCitation":"\\super 27\\nosupersub{}","plainCitation":"27","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720D32" w:rsidRPr="00720D32">
        <w:rPr>
          <w:vertAlign w:val="superscript"/>
        </w:rPr>
        <w:t>27</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681E10C" w14:textId="2DF01B6E" w:rsidR="00884913" w:rsidRPr="00EE4798" w:rsidRDefault="008E7CB2" w:rsidP="008E7CB2">
      <w:pPr>
        <w:pStyle w:val="a4"/>
        <w:jc w:val="left"/>
      </w:pPr>
      <w:r>
        <w:t xml:space="preserve">Рисунок  </w:t>
      </w:r>
      <w:fldSimple w:instr=" SEQ Рисунок_ \* ARABIC ">
        <w:r w:rsidR="00142C30">
          <w:rPr>
            <w:noProof/>
          </w:rPr>
          <w:t>30</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4C6FD93" w14:textId="01E055F3" w:rsidR="00712061" w:rsidRPr="00712061" w:rsidRDefault="00712061" w:rsidP="00712061">
      <w:pPr>
        <w:pStyle w:val="a4"/>
        <w:jc w:val="left"/>
      </w:pPr>
      <w:r>
        <w:t xml:space="preserve">Рисунок  </w:t>
      </w:r>
      <w:fldSimple w:instr=" SEQ Рисунок_ \* ARABIC ">
        <w:r w:rsidR="00142C30">
          <w:rPr>
            <w:noProof/>
          </w:rPr>
          <w:t>31</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7A44A769"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720D32">
        <w:instrText xml:space="preserve"> ADDIN ZOTERO_ITEM CSL_CITATION {"citationID":"dgyyOPWH","properties":{"formattedCitation":"\\super 28\\nosupersub{}","plainCitation":"28","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720D32" w:rsidRPr="00720D32">
        <w:rPr>
          <w:vertAlign w:val="superscript"/>
        </w:rPr>
        <w:t>28</w:t>
      </w:r>
      <w:r w:rsidR="00A40395">
        <w:fldChar w:fldCharType="end"/>
      </w:r>
      <w:r>
        <w:t xml:space="preserve"> или</w:t>
      </w:r>
      <w:r w:rsidRPr="00A40395">
        <w:t xml:space="preserve"> </w:t>
      </w:r>
      <w:r>
        <w:t>аммиаком</w:t>
      </w:r>
      <w:r w:rsidR="00A40395">
        <w:fldChar w:fldCharType="begin"/>
      </w:r>
      <w:r w:rsidR="00720D32">
        <w:instrText xml:space="preserve"> ADDIN ZOTERO_ITEM CSL_CITATION {"citationID":"buRQIv0L","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C476187"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720D32">
        <w:instrText xml:space="preserve"> ADDIN ZOTERO_ITEM CSL_CITATION {"citationID":"K8oNaUu2","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2C31941F" w14:textId="1B03E3D3" w:rsidR="00191137" w:rsidRDefault="00EE4798" w:rsidP="00EE4798">
      <w:pPr>
        <w:pStyle w:val="a4"/>
        <w:jc w:val="left"/>
      </w:pPr>
      <w:r>
        <w:t xml:space="preserve">Рисунок  </w:t>
      </w:r>
      <w:fldSimple w:instr=" SEQ Рисунок_ \* ARABIC ">
        <w:r w:rsidR="00142C30">
          <w:rPr>
            <w:noProof/>
          </w:rPr>
          <w:t>32</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0EB54D28" w:rsidR="00CC120B" w:rsidRDefault="00386AFA" w:rsidP="00386AFA">
      <w:pPr>
        <w:pStyle w:val="a4"/>
      </w:pPr>
      <w:r>
        <w:t xml:space="preserve">Рисунок  </w:t>
      </w:r>
      <w:fldSimple w:instr=" SEQ Рисунок_ \* ARABIC ">
        <w:r w:rsidR="00142C30">
          <w:rPr>
            <w:noProof/>
          </w:rPr>
          <w:t>33</w:t>
        </w:r>
      </w:fldSimple>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4632699E" w:rsidR="00CC560B" w:rsidRPr="009C2A22" w:rsidRDefault="00CC560B" w:rsidP="00CC560B">
      <w:pPr>
        <w:pStyle w:val="a4"/>
        <w:jc w:val="left"/>
      </w:pPr>
      <w:r>
        <w:t xml:space="preserve">Рисунок  </w:t>
      </w:r>
      <w:fldSimple w:instr=" SEQ Рисунок_ \* ARABIC ">
        <w:r w:rsidR="00142C30">
          <w:rPr>
            <w:noProof/>
          </w:rPr>
          <w:t>34</w:t>
        </w:r>
      </w:fldSimple>
      <w:r w:rsidRPr="00CC560B">
        <w:t xml:space="preserve"> </w:t>
      </w:r>
      <w:r>
        <w:t xml:space="preserve">Микроскопия </w:t>
      </w:r>
      <w:proofErr w:type="gramStart"/>
      <w:r>
        <w:t>мембран</w:t>
      </w:r>
      <w:proofErr w:type="gramEnd"/>
      <w:r>
        <w:t xml:space="preserve">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017661FE" w:rsidR="00662EEB" w:rsidRDefault="00662EEB" w:rsidP="00662EEB">
      <w:pPr>
        <w:pStyle w:val="a4"/>
      </w:pPr>
      <w:r>
        <w:t xml:space="preserve">Рисунок  </w:t>
      </w:r>
      <w:fldSimple w:instr=" SEQ Рисунок_ \* ARABIC ">
        <w:r w:rsidR="00142C30">
          <w:rPr>
            <w:noProof/>
          </w:rPr>
          <w:t>35</w:t>
        </w:r>
      </w:fldSimple>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06B69E51" w:rsidR="002B5346" w:rsidRDefault="002B5346" w:rsidP="002B5346">
      <w:pPr>
        <w:pStyle w:val="a4"/>
        <w:jc w:val="left"/>
      </w:pPr>
      <w:r>
        <w:t xml:space="preserve">Рисунок  </w:t>
      </w:r>
      <w:fldSimple w:instr=" SEQ Рисунок_ \* ARABIC ">
        <w:r w:rsidR="00142C30">
          <w:rPr>
            <w:noProof/>
          </w:rPr>
          <w:t>36</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5504D30F" w:rsidR="00351AD4" w:rsidRPr="00BC1E46" w:rsidRDefault="007F5744" w:rsidP="007F5744">
      <w:pPr>
        <w:pStyle w:val="a4"/>
        <w:jc w:val="left"/>
      </w:pPr>
      <w:r>
        <w:t xml:space="preserve">Рисунок  </w:t>
      </w:r>
      <w:fldSimple w:instr=" SEQ Рисунок_ \* ARABIC ">
        <w:r w:rsidR="00142C30">
          <w:rPr>
            <w:noProof/>
          </w:rPr>
          <w:t>37</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519B591F"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720D32">
        <w:instrText xml:space="preserve"> ADDIN ZOTERO_ITEM CSL_CITATION {"citationID":"mtCSy1No","properties":{"formattedCitation":"\\super 30\\nosupersub{}","plainCitation":"30","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720D32" w:rsidRPr="00720D32">
        <w:rPr>
          <w:sz w:val="20"/>
          <w:vertAlign w:val="superscript"/>
        </w:rPr>
        <w:t>30</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20F95B0B" w:rsidR="00C33538" w:rsidRDefault="00C33538" w:rsidP="00C33538">
      <w:pPr>
        <w:pStyle w:val="a4"/>
        <w:jc w:val="left"/>
      </w:pPr>
      <w:r>
        <w:t xml:space="preserve">Рисунок  </w:t>
      </w:r>
      <w:fldSimple w:instr=" SEQ Рисунок_ \* ARABIC ">
        <w:r w:rsidR="00142C30">
          <w:rPr>
            <w:noProof/>
          </w:rPr>
          <w:t>38</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rPr>
          <w:noProof/>
        </w:rPr>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19FA7DC3" w:rsidR="0010641B" w:rsidRPr="00EC4946" w:rsidRDefault="0010641B" w:rsidP="0010641B">
      <w:pPr>
        <w:pStyle w:val="a4"/>
      </w:pPr>
      <w:r>
        <w:t xml:space="preserve">Рисунок  </w:t>
      </w:r>
      <w:fldSimple w:instr=" SEQ Рисунок_ \* ARABIC ">
        <w:r w:rsidR="00142C30">
          <w:rPr>
            <w:noProof/>
          </w:rPr>
          <w:t>39</w:t>
        </w:r>
      </w:fldSimple>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420–</w:t>
      </w:r>
      <w:proofErr w:type="gramStart"/>
      <w:r w:rsidR="001A33E7">
        <w:t xml:space="preserve">460 </w:t>
      </w:r>
      <w:r>
        <w:t xml:space="preserve"> нм</w:t>
      </w:r>
      <w:proofErr w:type="gramEnd"/>
      <w:r>
        <w:t>.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16C46969" w:rsidR="00A76C1F" w:rsidRDefault="00A76C1F" w:rsidP="00A76C1F">
      <w:pPr>
        <w:pStyle w:val="a4"/>
        <w:jc w:val="left"/>
      </w:pPr>
      <w:r>
        <w:t xml:space="preserve">Рисунок  </w:t>
      </w:r>
      <w:fldSimple w:instr=" SEQ Рисунок_ \* ARABIC ">
        <w:r w:rsidR="00142C30">
          <w:rPr>
            <w:noProof/>
          </w:rPr>
          <w:t>40</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410–</w:t>
      </w:r>
      <w:proofErr w:type="gramStart"/>
      <w:r w:rsidR="001A33E7">
        <w:t xml:space="preserve">460 </w:t>
      </w:r>
      <w:r>
        <w:t xml:space="preserve"> нм</w:t>
      </w:r>
      <w:proofErr w:type="gramEnd"/>
      <w:r>
        <w:t>),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proofErr w:type="gramStart"/>
      <w:r w:rsidR="00321D43">
        <w:t>т.е.</w:t>
      </w:r>
      <w:proofErr w:type="gramEnd"/>
      <w:r w:rsidR="00321D43">
        <w:t xml:space="preserve">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1285C686" w:rsidR="006D3CC6" w:rsidRDefault="0025098E" w:rsidP="0025098E">
      <w:pPr>
        <w:pStyle w:val="a4"/>
      </w:pPr>
      <w:r>
        <w:t xml:space="preserve">Рисунок  </w:t>
      </w:r>
      <w:fldSimple w:instr=" SEQ Рисунок_ \* ARABIC ">
        <w:r w:rsidR="00142C30">
          <w:rPr>
            <w:noProof/>
          </w:rPr>
          <w:t>41</w:t>
        </w:r>
      </w:fldSimple>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68D6B032" w:rsidR="00937833" w:rsidRPr="00937833" w:rsidRDefault="00937833" w:rsidP="00937833">
      <w:pPr>
        <w:pStyle w:val="a4"/>
      </w:pPr>
      <w:r>
        <w:t xml:space="preserve">Рисунок  </w:t>
      </w:r>
      <w:fldSimple w:instr=" SEQ Рисунок_ \* ARABIC ">
        <w:r w:rsidR="00142C30">
          <w:rPr>
            <w:noProof/>
          </w:rPr>
          <w:t>42</w:t>
        </w:r>
      </w:fldSimple>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 xml:space="preserve">При правильном расположении мембраны так же возможно получить качественное изображение и </w:t>
      </w:r>
      <w:proofErr w:type="gramStart"/>
      <w:r>
        <w:t>клеток</w:t>
      </w:r>
      <w:proofErr w:type="gramEnd"/>
      <w:r>
        <w:t xml:space="preserve">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w:t>
      </w:r>
      <w:proofErr w:type="gramStart"/>
      <w:r>
        <w:t>мембраны</w:t>
      </w:r>
      <w:proofErr w:type="gramEnd"/>
      <w:r>
        <w:t xml:space="preserve">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w:t>
      </w:r>
      <w:proofErr w:type="gramStart"/>
      <w:r>
        <w:t>Естественно</w:t>
      </w:r>
      <w:proofErr w:type="gramEnd"/>
      <w:r>
        <w:t xml:space="preserve">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w:t>
      </w:r>
      <w:proofErr w:type="gramStart"/>
      <w:r w:rsidR="004033E0">
        <w:t>например</w:t>
      </w:r>
      <w:proofErr w:type="gramEnd"/>
      <w:r w:rsidR="004033E0">
        <w:t xml:space="preserve">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2365AFC0" w:rsidR="00A53558" w:rsidRDefault="00C97256" w:rsidP="00C97256">
      <w:pPr>
        <w:pStyle w:val="a4"/>
      </w:pPr>
      <w:r>
        <w:t xml:space="preserve">Рисунок  </w:t>
      </w:r>
      <w:fldSimple w:instr=" SEQ Рисунок_ \* ARABIC ">
        <w:r w:rsidR="00142C30">
          <w:rPr>
            <w:noProof/>
          </w:rPr>
          <w:t>43</w:t>
        </w:r>
      </w:fldSimple>
      <w:r w:rsidRPr="00C97256">
        <w:t xml:space="preserve"> </w:t>
      </w:r>
      <w:proofErr w:type="gramStart"/>
      <w:r w:rsidR="00D462D3">
        <w:t>Мембраны</w:t>
      </w:r>
      <w:proofErr w:type="gramEnd"/>
      <w:r w:rsidR="00D462D3">
        <w:t xml:space="preserve">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4B5B5AA6" w:rsidR="00C97256" w:rsidRDefault="006C6B36" w:rsidP="006C6B36">
      <w:pPr>
        <w:pStyle w:val="a4"/>
      </w:pPr>
      <w:r>
        <w:t xml:space="preserve">Рисунок  </w:t>
      </w:r>
      <w:fldSimple w:instr=" SEQ Рисунок_ \* ARABIC ">
        <w:r w:rsidR="00142C30">
          <w:rPr>
            <w:noProof/>
          </w:rPr>
          <w:t>44</w:t>
        </w:r>
      </w:fldSimple>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34FDBE1C" w14:textId="77777777" w:rsidR="009F364E" w:rsidRDefault="00353568" w:rsidP="009F364E">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720D32">
        <w:instrText xml:space="preserve"> ADDIN ZOTERO_ITEM CSL_CITATION {"citationID":"mdaOXOWe","properties":{"formattedCitation":"\\super 31\\nosupersub{}","plainCitation":"31","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720D32" w:rsidRPr="00720D32">
        <w:rPr>
          <w:vertAlign w:val="superscript"/>
        </w:rPr>
        <w:t>31</w:t>
      </w:r>
      <w:r w:rsidR="00A40395">
        <w:fldChar w:fldCharType="end"/>
      </w:r>
      <w:r>
        <w:t>.</w:t>
      </w:r>
      <w:r w:rsidR="009F364E" w:rsidRPr="009F364E">
        <w:t xml:space="preserve"> </w:t>
      </w:r>
      <w:r>
        <w:t xml:space="preserve">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r w:rsidR="009F364E">
        <w:t xml:space="preserve"> Необходимо отметить, что сама по себе идея </w:t>
      </w:r>
      <w:proofErr w:type="spellStart"/>
      <w:r w:rsidR="009F364E">
        <w:t>сокультивирования</w:t>
      </w:r>
      <w:proofErr w:type="spellEnd"/>
      <w:r w:rsidR="009F364E">
        <w:t xml:space="preserve"> клеток и сфероидов, расположенных на полупроницаемой мембране, не является новой. Подобный подход использовали авторы работы </w:t>
      </w:r>
      <w:r w:rsidR="009F364E">
        <w:fldChar w:fldCharType="begin"/>
      </w:r>
      <w:r w:rsidR="009F364E">
        <w:instrText xml:space="preserve"> ADDIN ZOTERO_ITEM CSL_CITATION {"citationID":"t96ViwaE","properties":{"formattedCitation":"\\super 32\\nosupersub{}","plainCitation":"32","noteIndex":0},"citationItems":[{"id":5424,"uris":["http://zotero.org/users/9952283/items/IAJEXBH5"],"itemData":{"id":5424,"type":"article-journal","container-title":"RSC Adv.","DOI":"10.1039/C4RA12269K","ISSN":"2046-2069","issue":"105","journalAbbreviation":"RSC Adv.","language":"en","page":"61005-61011","source":"DOI.org (Crossref)","title":"A three-dimensional co-culture of HepG2 spheroids and fibroblasts using double-layered fibrous scaffolds incorporated with hydrogel micropatterns","volume":"4","author":[{"family":"Lee","given":"Hyue Won"},{"family":"Kook","given":"Yun-Min"},{"family":"Lee","given":"Hyun Jong"},{"family":"Park","given":"Hansoo"},{"family":"Koh","given":"Won-Gun"}],"issued":{"date-parts":[["2014",11,7]]}}}],"schema":"https://github.com/citation-style-language/schema/raw/master/csl-citation.json"} </w:instrText>
      </w:r>
      <w:r w:rsidR="009F364E">
        <w:fldChar w:fldCharType="separate"/>
      </w:r>
      <w:r w:rsidR="009F364E" w:rsidRPr="009F364E">
        <w:rPr>
          <w:vertAlign w:val="superscript"/>
        </w:rPr>
        <w:t>32</w:t>
      </w:r>
      <w:r w:rsidR="009F364E">
        <w:fldChar w:fldCharType="end"/>
      </w:r>
      <w:r w:rsidR="009F364E">
        <w:t>, однако технологии которые они использовали являются намного менее доступными для биологической лаборатории.</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2217F919" w:rsidR="00380CC0" w:rsidRPr="00FD7D56" w:rsidRDefault="00FD7D56" w:rsidP="00FD7D56">
      <w:pPr>
        <w:pStyle w:val="a4"/>
      </w:pPr>
      <w:r>
        <w:t xml:space="preserve">Рисунок  </w:t>
      </w:r>
      <w:fldSimple w:instr=" SEQ Рисунок_ \* ARABIC ">
        <w:r w:rsidR="00142C30">
          <w:rPr>
            <w:noProof/>
          </w:rPr>
          <w:t>45</w:t>
        </w:r>
      </w:fldSimple>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26D67510"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9F364E">
        <w:instrText xml:space="preserve"> ADDIN ZOTERO_ITEM CSL_CITATION {"citationID":"CYJMYD6l","properties":{"formattedCitation":"\\super 33\\nosupersub{}","plainCitation":"33","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9F364E" w:rsidRPr="009F364E">
        <w:rPr>
          <w:vertAlign w:val="superscript"/>
        </w:rPr>
        <w:t>33</w:t>
      </w:r>
      <w:r w:rsidR="00F533FD">
        <w:fldChar w:fldCharType="end"/>
      </w:r>
      <w:r w:rsidR="00667007" w:rsidRPr="00667007">
        <w:t xml:space="preserve"> </w:t>
      </w:r>
      <w:r w:rsidR="00667007">
        <w:fldChar w:fldCharType="begin"/>
      </w:r>
      <w:r w:rsidR="009F364E">
        <w:instrText xml:space="preserve"> ADDIN ZOTERO_ITEM CSL_CITATION {"citationID":"TsVOxD6g","properties":{"formattedCitation":"\\super 34\\nosupersub{}","plainCitation":"34","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9F364E" w:rsidRPr="009F364E">
        <w:rPr>
          <w:vertAlign w:val="superscript"/>
        </w:rPr>
        <w:t>34</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lastRenderedPageBreak/>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38299EA" w:rsidR="00B97734" w:rsidRDefault="006B2937" w:rsidP="006B2937">
      <w:pPr>
        <w:pStyle w:val="a4"/>
      </w:pPr>
      <w:r>
        <w:t xml:space="preserve">Рисунок  </w:t>
      </w:r>
      <w:fldSimple w:instr=" SEQ Рисунок_ \* ARABIC ">
        <w:r w:rsidR="00142C30">
          <w:rPr>
            <w:noProof/>
          </w:rPr>
          <w:t>46</w:t>
        </w:r>
      </w:fldSimple>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5A5DEF5E"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9F364E">
        <w:instrText xml:space="preserve"> ADDIN ZOTERO_ITEM CSL_CITATION {"citationID":"KsX56y9S","properties":{"formattedCitation":"\\super 35\\nosupersub{}","plainCitation":"35","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9F364E" w:rsidRPr="009F364E">
        <w:rPr>
          <w:vertAlign w:val="superscript"/>
        </w:rPr>
        <w:t>35</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lastRenderedPageBreak/>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2174D49C" w:rsidR="00B93995" w:rsidRPr="00A8723D" w:rsidRDefault="00B93995" w:rsidP="00B93995">
      <w:pPr>
        <w:pStyle w:val="a4"/>
      </w:pPr>
      <w:r>
        <w:t xml:space="preserve">Рисунок  </w:t>
      </w:r>
      <w:fldSimple w:instr=" SEQ Рисунок_ \* ARABIC ">
        <w:r w:rsidR="00142C30">
          <w:rPr>
            <w:noProof/>
          </w:rPr>
          <w:t>47</w:t>
        </w:r>
      </w:fldSimple>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38630268" w:rsidR="00130583" w:rsidRPr="00741D9F" w:rsidRDefault="00741D9F" w:rsidP="00741D9F">
      <w:pPr>
        <w:pStyle w:val="a4"/>
      </w:pPr>
      <w:r>
        <w:t xml:space="preserve">Рисунок  </w:t>
      </w:r>
      <w:fldSimple w:instr=" SEQ Рисунок_ \* ARABIC ">
        <w:r w:rsidR="00142C30">
          <w:rPr>
            <w:noProof/>
          </w:rPr>
          <w:t>48</w:t>
        </w:r>
      </w:fldSimple>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proofErr w:type="gramStart"/>
      <w:r>
        <w:rPr>
          <w:lang w:val="en-US"/>
        </w:rPr>
        <w:t>C</w:t>
      </w:r>
      <w:r w:rsidRPr="00D56E8F">
        <w:t>,</w:t>
      </w:r>
      <w:r>
        <w:rPr>
          <w:lang w:val="en-US"/>
        </w:rPr>
        <w:t>D</w:t>
      </w:r>
      <w:proofErr w:type="gramEnd"/>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lastRenderedPageBreak/>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1309F1EC" w:rsidR="006B6818" w:rsidRDefault="00045737" w:rsidP="00045737">
      <w:pPr>
        <w:pStyle w:val="a4"/>
        <w:jc w:val="left"/>
      </w:pPr>
      <w:r>
        <w:t xml:space="preserve">Рисунок  </w:t>
      </w:r>
      <w:fldSimple w:instr=" SEQ Рисунок_ \* ARABIC ">
        <w:r w:rsidR="00142C30">
          <w:rPr>
            <w:noProof/>
          </w:rPr>
          <w:t>49</w:t>
        </w:r>
      </w:fldSimple>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4C22DED2"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структуру, однако </w:t>
      </w:r>
      <w:r w:rsidR="009F364E">
        <w:t>все-таки</w:t>
      </w:r>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24E2DDE" w:rsidR="00114EE8" w:rsidRPr="00EC4946" w:rsidRDefault="00114EE8" w:rsidP="00114EE8">
      <w:pPr>
        <w:pStyle w:val="a4"/>
        <w:jc w:val="left"/>
      </w:pPr>
      <w:r>
        <w:t xml:space="preserve">Рисунок  </w:t>
      </w:r>
      <w:fldSimple w:instr=" SEQ Рисунок_ \* ARABIC ">
        <w:r w:rsidR="00142C30">
          <w:rPr>
            <w:noProof/>
          </w:rPr>
          <w:t>50</w:t>
        </w:r>
      </w:fldSimple>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proofErr w:type="gramStart"/>
      <w:r w:rsidRPr="00BB3121">
        <w:rPr>
          <w:lang w:val="en-US"/>
        </w:rPr>
        <w:t>B</w:t>
      </w:r>
      <w:r w:rsidRPr="00114EE8">
        <w:t>,</w:t>
      </w:r>
      <w:r w:rsidRPr="00BB3121">
        <w:rPr>
          <w:lang w:val="en-US"/>
        </w:rPr>
        <w:t>C</w:t>
      </w:r>
      <w:proofErr w:type="gramEnd"/>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7E4F3337" w:rsidR="008479C9" w:rsidRDefault="003F331A" w:rsidP="003F331A">
      <w:pPr>
        <w:ind w:firstLine="720"/>
      </w:pPr>
      <w:r>
        <w:t xml:space="preserve">Вероятно,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 Клетки попавшие на плоские участки мембраны образуют на ней нормальный слой, тогда как </w:t>
      </w:r>
      <w:r w:rsidR="009F364E">
        <w:t>клетки,</w:t>
      </w:r>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lastRenderedPageBreak/>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 xml:space="preserve">-1. Thus, in all samples during cell co-cultivation, the initiation and progression in EMT </w:t>
      </w:r>
      <w:r w:rsidRPr="006C040C">
        <w:rPr>
          <w:lang w:val="en-US"/>
        </w:rPr>
        <w:lastRenderedPageBreak/>
        <w:t>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251BC21B" w14:textId="77777777" w:rsidR="009F364E" w:rsidRPr="009F364E" w:rsidRDefault="00E31CC5" w:rsidP="009F364E">
      <w:pPr>
        <w:pStyle w:val="af6"/>
        <w:rPr>
          <w:lang w:val="en-US"/>
        </w:rPr>
      </w:pPr>
      <w:r>
        <w:fldChar w:fldCharType="begin"/>
      </w:r>
      <w:r w:rsidR="00A40395">
        <w:rPr>
          <w:lang w:val="en-US"/>
        </w:rPr>
        <w:instrText xml:space="preserve"> ADDIN ZOTERO_BIBL {"uncited":[],"omitted":[],"custom":[]} CSL_BIBLIOGRAPHY </w:instrText>
      </w:r>
      <w:r>
        <w:fldChar w:fldCharType="separate"/>
      </w:r>
      <w:r w:rsidR="009F364E" w:rsidRPr="009F364E">
        <w:rPr>
          <w:lang w:val="en-US"/>
        </w:rPr>
        <w:t>1.</w:t>
      </w:r>
      <w:r w:rsidR="009F364E" w:rsidRPr="009F364E">
        <w:rPr>
          <w:lang w:val="en-US"/>
        </w:rPr>
        <w:tab/>
        <w:t xml:space="preserve">Renaud, J. &amp; Martinoli, M.-G. Development of an Insert Co-culture System of Two Cellular Types in the Absence of Cell-Cell Contact. </w:t>
      </w:r>
      <w:r w:rsidR="009F364E" w:rsidRPr="009F364E">
        <w:rPr>
          <w:i/>
          <w:iCs/>
          <w:lang w:val="en-US"/>
        </w:rPr>
        <w:t>J. Vis. Exp.</w:t>
      </w:r>
      <w:r w:rsidR="009F364E" w:rsidRPr="009F364E">
        <w:rPr>
          <w:lang w:val="en-US"/>
        </w:rPr>
        <w:t xml:space="preserve"> 54356 (2016) doi:10.3791/54356.</w:t>
      </w:r>
    </w:p>
    <w:p w14:paraId="34F245B9" w14:textId="77777777" w:rsidR="009F364E" w:rsidRPr="009F364E" w:rsidRDefault="009F364E" w:rsidP="009F364E">
      <w:pPr>
        <w:pStyle w:val="af6"/>
        <w:rPr>
          <w:lang w:val="en-US"/>
        </w:rPr>
      </w:pPr>
      <w:r w:rsidRPr="009F364E">
        <w:rPr>
          <w:lang w:val="en-US"/>
        </w:rPr>
        <w:t>2.</w:t>
      </w:r>
      <w:r w:rsidRPr="009F364E">
        <w:rPr>
          <w:lang w:val="en-US"/>
        </w:rPr>
        <w:tab/>
        <w:t xml:space="preserve">Grobstein, C. Morphogenetic Interaction between Embryonic Mouse Tissues separated by a Membrane Filter. </w:t>
      </w:r>
      <w:r w:rsidRPr="009F364E">
        <w:rPr>
          <w:i/>
          <w:iCs/>
          <w:lang w:val="en-US"/>
        </w:rPr>
        <w:t>Nature</w:t>
      </w:r>
      <w:r w:rsidRPr="009F364E">
        <w:rPr>
          <w:lang w:val="en-US"/>
        </w:rPr>
        <w:t xml:space="preserve"> </w:t>
      </w:r>
      <w:r w:rsidRPr="009F364E">
        <w:rPr>
          <w:b/>
          <w:bCs/>
          <w:lang w:val="en-US"/>
        </w:rPr>
        <w:t>172</w:t>
      </w:r>
      <w:r w:rsidRPr="009F364E">
        <w:rPr>
          <w:lang w:val="en-US"/>
        </w:rPr>
        <w:t>, 869–871 (1953).</w:t>
      </w:r>
    </w:p>
    <w:p w14:paraId="4D69A1B9" w14:textId="77777777" w:rsidR="009F364E" w:rsidRPr="009F364E" w:rsidRDefault="009F364E" w:rsidP="009F364E">
      <w:pPr>
        <w:pStyle w:val="af6"/>
        <w:rPr>
          <w:lang w:val="en-US"/>
        </w:rPr>
      </w:pPr>
      <w:r w:rsidRPr="009F364E">
        <w:rPr>
          <w:lang w:val="en-US"/>
        </w:rPr>
        <w:t>3.</w:t>
      </w:r>
      <w:r w:rsidRPr="009F364E">
        <w:rPr>
          <w:lang w:val="en-US"/>
        </w:rPr>
        <w:tab/>
        <w:t xml:space="preserve">Schindelin, J. </w:t>
      </w:r>
      <w:r w:rsidRPr="009F364E">
        <w:rPr>
          <w:i/>
          <w:iCs/>
          <w:lang w:val="en-US"/>
        </w:rPr>
        <w:t>et al.</w:t>
      </w:r>
      <w:r w:rsidRPr="009F364E">
        <w:rPr>
          <w:lang w:val="en-US"/>
        </w:rPr>
        <w:t xml:space="preserve"> Fiji: an open-source platform for biological-image analysis. </w:t>
      </w:r>
      <w:r w:rsidRPr="009F364E">
        <w:rPr>
          <w:i/>
          <w:iCs/>
          <w:lang w:val="en-US"/>
        </w:rPr>
        <w:t>Nat. Methods</w:t>
      </w:r>
      <w:r w:rsidRPr="009F364E">
        <w:rPr>
          <w:lang w:val="en-US"/>
        </w:rPr>
        <w:t xml:space="preserve"> </w:t>
      </w:r>
      <w:r w:rsidRPr="009F364E">
        <w:rPr>
          <w:b/>
          <w:bCs/>
          <w:lang w:val="en-US"/>
        </w:rPr>
        <w:t>9</w:t>
      </w:r>
      <w:r w:rsidRPr="009F364E">
        <w:rPr>
          <w:lang w:val="en-US"/>
        </w:rPr>
        <w:t>, 676–682 (2012).</w:t>
      </w:r>
    </w:p>
    <w:p w14:paraId="686E160A" w14:textId="77777777" w:rsidR="009F364E" w:rsidRPr="009F364E" w:rsidRDefault="009F364E" w:rsidP="009F364E">
      <w:pPr>
        <w:pStyle w:val="af6"/>
        <w:rPr>
          <w:lang w:val="en-US"/>
        </w:rPr>
      </w:pPr>
      <w:r w:rsidRPr="009F364E">
        <w:rPr>
          <w:lang w:val="en-US"/>
        </w:rPr>
        <w:t>4.</w:t>
      </w:r>
      <w:r w:rsidRPr="009F364E">
        <w:rPr>
          <w:lang w:val="en-US"/>
        </w:rPr>
        <w:tab/>
        <w:t xml:space="preserve">Ilves, V. G. </w:t>
      </w:r>
      <w:r w:rsidRPr="009F364E">
        <w:rPr>
          <w:i/>
          <w:iCs/>
          <w:lang w:val="en-US"/>
        </w:rPr>
        <w:t>et al.</w:t>
      </w:r>
      <w:r w:rsidRPr="009F364E">
        <w:rPr>
          <w:lang w:val="en-US"/>
        </w:rPr>
        <w:t xml:space="preserve"> Multimodal upconversion CaF2:Mn/Yb/Er/Si nanoparticles. </w:t>
      </w:r>
      <w:r w:rsidRPr="009F364E">
        <w:rPr>
          <w:i/>
          <w:iCs/>
          <w:lang w:val="en-US"/>
        </w:rPr>
        <w:t>J. Fluor. Chem.</w:t>
      </w:r>
      <w:r w:rsidRPr="009F364E">
        <w:rPr>
          <w:lang w:val="en-US"/>
        </w:rPr>
        <w:t xml:space="preserve"> </w:t>
      </w:r>
      <w:r w:rsidRPr="009F364E">
        <w:rPr>
          <w:b/>
          <w:bCs/>
          <w:lang w:val="en-US"/>
        </w:rPr>
        <w:t>231</w:t>
      </w:r>
      <w:r w:rsidRPr="009F364E">
        <w:rPr>
          <w:lang w:val="en-US"/>
        </w:rPr>
        <w:t>, 109457 (2020).</w:t>
      </w:r>
    </w:p>
    <w:p w14:paraId="625063AF" w14:textId="77777777" w:rsidR="009F364E" w:rsidRPr="009F364E" w:rsidRDefault="009F364E" w:rsidP="009F364E">
      <w:pPr>
        <w:pStyle w:val="af6"/>
        <w:rPr>
          <w:lang w:val="en-US"/>
        </w:rPr>
      </w:pPr>
      <w:r w:rsidRPr="009F364E">
        <w:rPr>
          <w:lang w:val="en-US"/>
        </w:rPr>
        <w:t>5.</w:t>
      </w:r>
      <w:r w:rsidRPr="009F364E">
        <w:rPr>
          <w:lang w:val="en-US"/>
        </w:rPr>
        <w:tab/>
        <w:t xml:space="preserve">Minin, A. S. </w:t>
      </w:r>
      <w:r w:rsidRPr="009F364E">
        <w:rPr>
          <w:i/>
          <w:iCs/>
          <w:lang w:val="en-US"/>
        </w:rPr>
        <w:t>et al.</w:t>
      </w:r>
      <w:r w:rsidRPr="009F364E">
        <w:rPr>
          <w:lang w:val="en-US"/>
        </w:rPr>
        <w:t xml:space="preserve"> Application of NMR for quantification of magnetic nanoparticles and development of paper-based assay. </w:t>
      </w:r>
      <w:r w:rsidRPr="009F364E">
        <w:rPr>
          <w:i/>
          <w:iCs/>
          <w:lang w:val="en-US"/>
        </w:rPr>
        <w:t>J. Phys. Conf. Ser.</w:t>
      </w:r>
      <w:r w:rsidRPr="009F364E">
        <w:rPr>
          <w:lang w:val="en-US"/>
        </w:rPr>
        <w:t xml:space="preserve"> </w:t>
      </w:r>
      <w:r w:rsidRPr="009F364E">
        <w:rPr>
          <w:b/>
          <w:bCs/>
          <w:lang w:val="en-US"/>
        </w:rPr>
        <w:t>1389</w:t>
      </w:r>
      <w:r w:rsidRPr="009F364E">
        <w:rPr>
          <w:lang w:val="en-US"/>
        </w:rPr>
        <w:t>, 012069 (2019).</w:t>
      </w:r>
    </w:p>
    <w:p w14:paraId="410D198D" w14:textId="77777777" w:rsidR="009F364E" w:rsidRPr="009F364E" w:rsidRDefault="009F364E" w:rsidP="009F364E">
      <w:pPr>
        <w:pStyle w:val="af6"/>
        <w:rPr>
          <w:lang w:val="en-US"/>
        </w:rPr>
      </w:pPr>
      <w:r w:rsidRPr="009F364E">
        <w:rPr>
          <w:lang w:val="en-US"/>
        </w:rPr>
        <w:t>6.</w:t>
      </w:r>
      <w:r w:rsidRPr="009F364E">
        <w:rPr>
          <w:lang w:val="en-US"/>
        </w:rPr>
        <w:tab/>
        <w:t xml:space="preserve">Byzov, I. V. </w:t>
      </w:r>
      <w:r w:rsidRPr="009F364E">
        <w:rPr>
          <w:i/>
          <w:iCs/>
          <w:lang w:val="en-US"/>
        </w:rPr>
        <w:t>et al.</w:t>
      </w:r>
      <w:r w:rsidRPr="009F364E">
        <w:rPr>
          <w:lang w:val="en-US"/>
        </w:rPr>
        <w:t xml:space="preserve"> NMR Relaxometry at Quantification of the Captured Magnetic Nanoparticles by Cells. </w:t>
      </w:r>
      <w:r w:rsidRPr="009F364E">
        <w:rPr>
          <w:i/>
          <w:iCs/>
          <w:lang w:val="en-US"/>
        </w:rPr>
        <w:t>Phys. Met. Metallogr.</w:t>
      </w:r>
      <w:r w:rsidRPr="009F364E">
        <w:rPr>
          <w:lang w:val="en-US"/>
        </w:rPr>
        <w:t xml:space="preserve"> </w:t>
      </w:r>
      <w:r w:rsidRPr="009F364E">
        <w:rPr>
          <w:b/>
          <w:bCs/>
          <w:lang w:val="en-US"/>
        </w:rPr>
        <w:t>120</w:t>
      </w:r>
      <w:r w:rsidRPr="009F364E">
        <w:rPr>
          <w:lang w:val="en-US"/>
        </w:rPr>
        <w:t>, 1341–1346 (2019).</w:t>
      </w:r>
    </w:p>
    <w:p w14:paraId="2E99FC0F" w14:textId="77777777" w:rsidR="009F364E" w:rsidRPr="009F364E" w:rsidRDefault="009F364E" w:rsidP="009F364E">
      <w:pPr>
        <w:pStyle w:val="af6"/>
        <w:rPr>
          <w:lang w:val="en-US"/>
        </w:rPr>
      </w:pPr>
      <w:r w:rsidRPr="009F364E">
        <w:rPr>
          <w:lang w:val="en-US"/>
        </w:rPr>
        <w:t>7.</w:t>
      </w:r>
      <w:r w:rsidRPr="009F364E">
        <w:rPr>
          <w:lang w:val="en-US"/>
        </w:rPr>
        <w:tab/>
        <w:t xml:space="preserve">Khramtsov, P. </w:t>
      </w:r>
      <w:r w:rsidRPr="009F364E">
        <w:rPr>
          <w:i/>
          <w:iCs/>
          <w:lang w:val="en-US"/>
        </w:rPr>
        <w:t>et al.</w:t>
      </w:r>
      <w:r w:rsidRPr="009F364E">
        <w:rPr>
          <w:lang w:val="en-US"/>
        </w:rPr>
        <w:t xml:space="preserve"> Conjugation of carbon coated-iron nanoparticles with biomolecules for NMR-based assay. </w:t>
      </w:r>
      <w:r w:rsidRPr="009F364E">
        <w:rPr>
          <w:i/>
          <w:iCs/>
          <w:lang w:val="en-US"/>
        </w:rPr>
        <w:t>Colloids Surf. B Biointerfaces</w:t>
      </w:r>
      <w:r w:rsidRPr="009F364E">
        <w:rPr>
          <w:lang w:val="en-US"/>
        </w:rPr>
        <w:t xml:space="preserve"> </w:t>
      </w:r>
      <w:r w:rsidRPr="009F364E">
        <w:rPr>
          <w:b/>
          <w:bCs/>
          <w:lang w:val="en-US"/>
        </w:rPr>
        <w:t>176</w:t>
      </w:r>
      <w:r w:rsidRPr="009F364E">
        <w:rPr>
          <w:lang w:val="en-US"/>
        </w:rPr>
        <w:t>, 256–264 (2019).</w:t>
      </w:r>
    </w:p>
    <w:p w14:paraId="64678A03" w14:textId="77777777" w:rsidR="009F364E" w:rsidRPr="009F364E" w:rsidRDefault="009F364E" w:rsidP="009F364E">
      <w:pPr>
        <w:pStyle w:val="af6"/>
        <w:rPr>
          <w:lang w:val="en-US"/>
        </w:rPr>
      </w:pPr>
      <w:r w:rsidRPr="009F364E">
        <w:rPr>
          <w:lang w:val="en-US"/>
        </w:rPr>
        <w:t>8.</w:t>
      </w:r>
      <w:r w:rsidRPr="009F364E">
        <w:rPr>
          <w:lang w:val="en-US"/>
        </w:rPr>
        <w:tab/>
        <w:t xml:space="preserve">Weigert, M., Schmidt, U., Haase, R., Sugawara, K. &amp; Myers, G. Star-convex Polyhedra for 3D Object Detection and Segmentation in Microscopy. in </w:t>
      </w:r>
      <w:r w:rsidRPr="009F364E">
        <w:rPr>
          <w:i/>
          <w:iCs/>
          <w:lang w:val="en-US"/>
        </w:rPr>
        <w:t>2020 IEEE Winter Conference on Applications of Computer Vision (WACV)</w:t>
      </w:r>
      <w:r w:rsidRPr="009F364E">
        <w:rPr>
          <w:lang w:val="en-US"/>
        </w:rPr>
        <w:t xml:space="preserve"> 3655–3662 (IEEE, 2020). doi:10.1109/WACV45572.2020.9093435.</w:t>
      </w:r>
    </w:p>
    <w:p w14:paraId="732688A0" w14:textId="77777777" w:rsidR="009F364E" w:rsidRPr="009F364E" w:rsidRDefault="009F364E" w:rsidP="009F364E">
      <w:pPr>
        <w:pStyle w:val="af6"/>
        <w:rPr>
          <w:lang w:val="en-US"/>
        </w:rPr>
      </w:pPr>
      <w:r w:rsidRPr="009F364E">
        <w:rPr>
          <w:lang w:val="en-US"/>
        </w:rPr>
        <w:t>9.</w:t>
      </w:r>
      <w:r w:rsidRPr="009F364E">
        <w:rPr>
          <w:lang w:val="en-US"/>
        </w:rPr>
        <w:tab/>
        <w:t xml:space="preserve">Schmidt, U., Weigert, M., Broaddus, C. &amp; Myers, G. Cell Detection with Star-Convex Polygons. in </w:t>
      </w:r>
      <w:r w:rsidRPr="009F364E">
        <w:rPr>
          <w:i/>
          <w:iCs/>
          <w:lang w:val="en-US"/>
        </w:rPr>
        <w:t>Medical Image Computing and Computer Assisted Intervention – MICCAI 2018</w:t>
      </w:r>
      <w:r w:rsidRPr="009F364E">
        <w:rPr>
          <w:lang w:val="en-US"/>
        </w:rPr>
        <w:t xml:space="preserve"> (eds. Frangi, A. F., Schnabel, J. A., Davatzikos, C., Alberola-López, C. &amp; Fichtinger, G.) vol. 11071 265–273 (Springer International Publishing, 2018).</w:t>
      </w:r>
    </w:p>
    <w:p w14:paraId="285465C7" w14:textId="77777777" w:rsidR="009F364E" w:rsidRPr="009F364E" w:rsidRDefault="009F364E" w:rsidP="009F364E">
      <w:pPr>
        <w:pStyle w:val="af6"/>
        <w:rPr>
          <w:lang w:val="en-US"/>
        </w:rPr>
      </w:pPr>
      <w:r w:rsidRPr="009F364E">
        <w:rPr>
          <w:lang w:val="en-US"/>
        </w:rPr>
        <w:t>10.</w:t>
      </w:r>
      <w:r w:rsidRPr="009F364E">
        <w:rPr>
          <w:lang w:val="en-US"/>
        </w:rPr>
        <w:tab/>
        <w:t xml:space="preserve">Stirling, D. R. </w:t>
      </w:r>
      <w:r w:rsidRPr="009F364E">
        <w:rPr>
          <w:i/>
          <w:iCs/>
          <w:lang w:val="en-US"/>
        </w:rPr>
        <w:t>et al.</w:t>
      </w:r>
      <w:r w:rsidRPr="009F364E">
        <w:rPr>
          <w:lang w:val="en-US"/>
        </w:rPr>
        <w:t xml:space="preserve"> CellProfiler 4: improvements in speed, utility and usability. </w:t>
      </w:r>
      <w:r w:rsidRPr="009F364E">
        <w:rPr>
          <w:i/>
          <w:iCs/>
          <w:lang w:val="en-US"/>
        </w:rPr>
        <w:t>BMC Bioinformatics</w:t>
      </w:r>
      <w:r w:rsidRPr="009F364E">
        <w:rPr>
          <w:lang w:val="en-US"/>
        </w:rPr>
        <w:t xml:space="preserve"> </w:t>
      </w:r>
      <w:r w:rsidRPr="009F364E">
        <w:rPr>
          <w:b/>
          <w:bCs/>
          <w:lang w:val="en-US"/>
        </w:rPr>
        <w:t>22</w:t>
      </w:r>
      <w:r w:rsidRPr="009F364E">
        <w:rPr>
          <w:lang w:val="en-US"/>
        </w:rPr>
        <w:t>, 433 (2021).</w:t>
      </w:r>
    </w:p>
    <w:p w14:paraId="48D13C50" w14:textId="77777777" w:rsidR="009F364E" w:rsidRPr="009F364E" w:rsidRDefault="009F364E" w:rsidP="009F364E">
      <w:pPr>
        <w:pStyle w:val="af6"/>
        <w:rPr>
          <w:lang w:val="en-US"/>
        </w:rPr>
      </w:pPr>
      <w:r w:rsidRPr="009F364E">
        <w:rPr>
          <w:lang w:val="en-US"/>
        </w:rPr>
        <w:t>11.</w:t>
      </w:r>
      <w:r w:rsidRPr="009F364E">
        <w:rPr>
          <w:lang w:val="en-US"/>
        </w:rPr>
        <w:tab/>
        <w:t xml:space="preserve">Berg, S. </w:t>
      </w:r>
      <w:r w:rsidRPr="009F364E">
        <w:rPr>
          <w:i/>
          <w:iCs/>
          <w:lang w:val="en-US"/>
        </w:rPr>
        <w:t>et al.</w:t>
      </w:r>
      <w:r w:rsidRPr="009F364E">
        <w:rPr>
          <w:lang w:val="en-US"/>
        </w:rPr>
        <w:t xml:space="preserve"> ilastik: interactive machine learning for (bio)image analysis. </w:t>
      </w:r>
      <w:r w:rsidRPr="009F364E">
        <w:rPr>
          <w:i/>
          <w:iCs/>
          <w:lang w:val="en-US"/>
        </w:rPr>
        <w:t>Nat. Methods</w:t>
      </w:r>
      <w:r w:rsidRPr="009F364E">
        <w:rPr>
          <w:lang w:val="en-US"/>
        </w:rPr>
        <w:t xml:space="preserve"> </w:t>
      </w:r>
      <w:r w:rsidRPr="009F364E">
        <w:rPr>
          <w:b/>
          <w:bCs/>
          <w:lang w:val="en-US"/>
        </w:rPr>
        <w:t>16</w:t>
      </w:r>
      <w:r w:rsidRPr="009F364E">
        <w:rPr>
          <w:lang w:val="en-US"/>
        </w:rPr>
        <w:t>, 1226–1232 (2019).</w:t>
      </w:r>
    </w:p>
    <w:p w14:paraId="1E03ABAC" w14:textId="77777777" w:rsidR="009F364E" w:rsidRPr="009F364E" w:rsidRDefault="009F364E" w:rsidP="009F364E">
      <w:pPr>
        <w:pStyle w:val="af6"/>
        <w:rPr>
          <w:lang w:val="en-US"/>
        </w:rPr>
      </w:pPr>
      <w:r w:rsidRPr="009F364E">
        <w:rPr>
          <w:lang w:val="en-US"/>
        </w:rPr>
        <w:lastRenderedPageBreak/>
        <w:t>12.</w:t>
      </w:r>
      <w:r w:rsidRPr="009F364E">
        <w:rPr>
          <w:lang w:val="en-US"/>
        </w:rPr>
        <w:tab/>
        <w:t xml:space="preserve">Costa, E. C., Silva, D. N., Moreira, A. F. &amp; Correia, I. J. Optical clearing methods: An overview of the techniques used for the imaging of 3D spheroids. </w:t>
      </w:r>
      <w:r w:rsidRPr="009F364E">
        <w:rPr>
          <w:i/>
          <w:iCs/>
          <w:lang w:val="en-US"/>
        </w:rPr>
        <w:t>Biotechnol. Bioeng.</w:t>
      </w:r>
      <w:r w:rsidRPr="009F364E">
        <w:rPr>
          <w:lang w:val="en-US"/>
        </w:rPr>
        <w:t xml:space="preserve"> </w:t>
      </w:r>
      <w:r w:rsidRPr="009F364E">
        <w:rPr>
          <w:b/>
          <w:bCs/>
          <w:lang w:val="en-US"/>
        </w:rPr>
        <w:t>116</w:t>
      </w:r>
      <w:r w:rsidRPr="009F364E">
        <w:rPr>
          <w:lang w:val="en-US"/>
        </w:rPr>
        <w:t>, 2742–2763 (2019).</w:t>
      </w:r>
    </w:p>
    <w:p w14:paraId="0DDD9A76" w14:textId="77777777" w:rsidR="009F364E" w:rsidRPr="009F364E" w:rsidRDefault="009F364E" w:rsidP="009F364E">
      <w:pPr>
        <w:pStyle w:val="af6"/>
        <w:rPr>
          <w:lang w:val="en-US"/>
        </w:rPr>
      </w:pPr>
      <w:r w:rsidRPr="009F364E">
        <w:rPr>
          <w:lang w:val="en-US"/>
        </w:rPr>
        <w:t>13.</w:t>
      </w:r>
      <w:r w:rsidRPr="009F364E">
        <w:rPr>
          <w:lang w:val="en-US"/>
        </w:rPr>
        <w:tab/>
        <w:t xml:space="preserve">Nürnberg, E. </w:t>
      </w:r>
      <w:r w:rsidRPr="009F364E">
        <w:rPr>
          <w:i/>
          <w:iCs/>
          <w:lang w:val="en-US"/>
        </w:rPr>
        <w:t>et al.</w:t>
      </w:r>
      <w:r w:rsidRPr="009F364E">
        <w:rPr>
          <w:lang w:val="en-US"/>
        </w:rPr>
        <w:t xml:space="preserve"> Routine Optical Clearing of 3D-Cell Cultures: Simplicity Forward. </w:t>
      </w:r>
      <w:r w:rsidRPr="009F364E">
        <w:rPr>
          <w:i/>
          <w:iCs/>
          <w:lang w:val="en-US"/>
        </w:rPr>
        <w:t>Front. Mol. Biosci.</w:t>
      </w:r>
      <w:r w:rsidRPr="009F364E">
        <w:rPr>
          <w:lang w:val="en-US"/>
        </w:rPr>
        <w:t xml:space="preserve"> </w:t>
      </w:r>
      <w:r w:rsidRPr="009F364E">
        <w:rPr>
          <w:b/>
          <w:bCs/>
          <w:lang w:val="en-US"/>
        </w:rPr>
        <w:t>7</w:t>
      </w:r>
      <w:r w:rsidRPr="009F364E">
        <w:rPr>
          <w:lang w:val="en-US"/>
        </w:rPr>
        <w:t>, 20 (2020).</w:t>
      </w:r>
    </w:p>
    <w:p w14:paraId="097B6475" w14:textId="77777777" w:rsidR="009F364E" w:rsidRPr="009F364E" w:rsidRDefault="009F364E" w:rsidP="009F364E">
      <w:pPr>
        <w:pStyle w:val="af6"/>
        <w:rPr>
          <w:lang w:val="en-US"/>
        </w:rPr>
      </w:pPr>
      <w:r w:rsidRPr="009F364E">
        <w:rPr>
          <w:lang w:val="en-US"/>
        </w:rPr>
        <w:t>14.</w:t>
      </w:r>
      <w:r w:rsidRPr="009F364E">
        <w:rPr>
          <w:lang w:val="en-US"/>
        </w:rPr>
        <w:tab/>
        <w:t xml:space="preserve">Lugovik, K. I. </w:t>
      </w:r>
      <w:r w:rsidRPr="009F364E">
        <w:rPr>
          <w:i/>
          <w:iCs/>
          <w:lang w:val="en-US"/>
        </w:rPr>
        <w:t>et al.</w:t>
      </w:r>
      <w:r w:rsidRPr="009F364E">
        <w:rPr>
          <w:lang w:val="en-US"/>
        </w:rPr>
        <w:t xml:space="preserve"> N,O-bidentate ligands-based salicylic spiroborates: A bright frontier of bioimaging. </w:t>
      </w:r>
      <w:r w:rsidRPr="009F364E">
        <w:rPr>
          <w:i/>
          <w:iCs/>
          <w:lang w:val="en-US"/>
        </w:rPr>
        <w:t>Dyes Pigments</w:t>
      </w:r>
      <w:r w:rsidRPr="009F364E">
        <w:rPr>
          <w:lang w:val="en-US"/>
        </w:rPr>
        <w:t xml:space="preserve"> </w:t>
      </w:r>
      <w:r w:rsidRPr="009F364E">
        <w:rPr>
          <w:b/>
          <w:bCs/>
          <w:lang w:val="en-US"/>
        </w:rPr>
        <w:t>200</w:t>
      </w:r>
      <w:r w:rsidRPr="009F364E">
        <w:rPr>
          <w:lang w:val="en-US"/>
        </w:rPr>
        <w:t>, 110165 (2022).</w:t>
      </w:r>
    </w:p>
    <w:p w14:paraId="5DC989D6" w14:textId="77777777" w:rsidR="009F364E" w:rsidRPr="009F364E" w:rsidRDefault="009F364E" w:rsidP="009F364E">
      <w:pPr>
        <w:pStyle w:val="af6"/>
        <w:rPr>
          <w:lang w:val="en-US"/>
        </w:rPr>
      </w:pPr>
      <w:r w:rsidRPr="009F364E">
        <w:rPr>
          <w:lang w:val="en-US"/>
        </w:rPr>
        <w:t>15.</w:t>
      </w:r>
      <w:r w:rsidRPr="009F364E">
        <w:rPr>
          <w:lang w:val="en-US"/>
        </w:rPr>
        <w:tab/>
        <w:t xml:space="preserve">Waskom, M. seaborn: statistical data visualization. </w:t>
      </w:r>
      <w:r w:rsidRPr="009F364E">
        <w:rPr>
          <w:i/>
          <w:iCs/>
          <w:lang w:val="en-US"/>
        </w:rPr>
        <w:t>J. Open Source Softw.</w:t>
      </w:r>
      <w:r w:rsidRPr="009F364E">
        <w:rPr>
          <w:lang w:val="en-US"/>
        </w:rPr>
        <w:t xml:space="preserve"> </w:t>
      </w:r>
      <w:r w:rsidRPr="009F364E">
        <w:rPr>
          <w:b/>
          <w:bCs/>
          <w:lang w:val="en-US"/>
        </w:rPr>
        <w:t>6</w:t>
      </w:r>
      <w:r w:rsidRPr="009F364E">
        <w:rPr>
          <w:lang w:val="en-US"/>
        </w:rPr>
        <w:t>, 3021 (2021).</w:t>
      </w:r>
    </w:p>
    <w:p w14:paraId="17B9AC77" w14:textId="77777777" w:rsidR="009F364E" w:rsidRPr="009F364E" w:rsidRDefault="009F364E" w:rsidP="009F364E">
      <w:pPr>
        <w:pStyle w:val="af6"/>
        <w:rPr>
          <w:lang w:val="en-US"/>
        </w:rPr>
      </w:pPr>
      <w:r w:rsidRPr="009F364E">
        <w:rPr>
          <w:lang w:val="en-US"/>
        </w:rPr>
        <w:t>16.</w:t>
      </w:r>
      <w:r w:rsidRPr="009F364E">
        <w:rPr>
          <w:lang w:val="en-US"/>
        </w:rPr>
        <w:tab/>
        <w:t xml:space="preserve">Sofroniew, Nicholas </w:t>
      </w:r>
      <w:r w:rsidRPr="009F364E">
        <w:rPr>
          <w:i/>
          <w:iCs/>
          <w:lang w:val="en-US"/>
        </w:rPr>
        <w:t>et al.</w:t>
      </w:r>
      <w:r w:rsidRPr="009F364E">
        <w:rPr>
          <w:lang w:val="en-US"/>
        </w:rPr>
        <w:t xml:space="preserve"> napari: a multi-dimensional image viewer for Python. (2022) doi:10.5281/ZENODO.3555620.</w:t>
      </w:r>
    </w:p>
    <w:p w14:paraId="4919FCEA" w14:textId="77777777" w:rsidR="009F364E" w:rsidRPr="009F364E" w:rsidRDefault="009F364E" w:rsidP="009F364E">
      <w:pPr>
        <w:pStyle w:val="af6"/>
        <w:rPr>
          <w:lang w:val="en-US"/>
        </w:rPr>
      </w:pPr>
      <w:r w:rsidRPr="009F364E">
        <w:rPr>
          <w:lang w:val="en-US"/>
        </w:rPr>
        <w:t>17.</w:t>
      </w:r>
      <w:r w:rsidRPr="009F364E">
        <w:rPr>
          <w:lang w:val="en-US"/>
        </w:rPr>
        <w:tab/>
        <w:t xml:space="preserve">Sclocco, A., Ong, S. J. Y., Pyay Aung, S. Y. &amp; Teseo, S. Integrating real-time data analysis into automatic tracking of social insects. </w:t>
      </w:r>
      <w:r w:rsidRPr="009F364E">
        <w:rPr>
          <w:i/>
          <w:iCs/>
          <w:lang w:val="en-US"/>
        </w:rPr>
        <w:t>R. Soc. Open Sci.</w:t>
      </w:r>
      <w:r w:rsidRPr="009F364E">
        <w:rPr>
          <w:lang w:val="en-US"/>
        </w:rPr>
        <w:t xml:space="preserve"> </w:t>
      </w:r>
      <w:r w:rsidRPr="009F364E">
        <w:rPr>
          <w:b/>
          <w:bCs/>
          <w:lang w:val="en-US"/>
        </w:rPr>
        <w:t>8</w:t>
      </w:r>
      <w:r w:rsidRPr="009F364E">
        <w:rPr>
          <w:lang w:val="en-US"/>
        </w:rPr>
        <w:t>, rsos.202033, 202033 (2021).</w:t>
      </w:r>
    </w:p>
    <w:p w14:paraId="050872E1" w14:textId="77777777" w:rsidR="009F364E" w:rsidRPr="009F364E" w:rsidRDefault="009F364E" w:rsidP="009F364E">
      <w:pPr>
        <w:pStyle w:val="af6"/>
        <w:rPr>
          <w:lang w:val="en-US"/>
        </w:rPr>
      </w:pPr>
      <w:r w:rsidRPr="009F364E">
        <w:rPr>
          <w:lang w:val="en-US"/>
        </w:rPr>
        <w:t>18.</w:t>
      </w:r>
      <w:r w:rsidRPr="009F364E">
        <w:rPr>
          <w:lang w:val="en-US"/>
        </w:rPr>
        <w:tab/>
        <w:t xml:space="preserve">Habeeb, A. F. S. A. Determination of free amino groups in proteins by trinitrobenzenesulfonic acid. </w:t>
      </w:r>
      <w:r w:rsidRPr="009F364E">
        <w:rPr>
          <w:i/>
          <w:iCs/>
          <w:lang w:val="en-US"/>
        </w:rPr>
        <w:t>Anal. Biochem.</w:t>
      </w:r>
      <w:r w:rsidRPr="009F364E">
        <w:rPr>
          <w:lang w:val="en-US"/>
        </w:rPr>
        <w:t xml:space="preserve"> </w:t>
      </w:r>
      <w:r w:rsidRPr="009F364E">
        <w:rPr>
          <w:b/>
          <w:bCs/>
          <w:lang w:val="en-US"/>
        </w:rPr>
        <w:t>14</w:t>
      </w:r>
      <w:r w:rsidRPr="009F364E">
        <w:rPr>
          <w:lang w:val="en-US"/>
        </w:rPr>
        <w:t>, 328–336 (1966).</w:t>
      </w:r>
    </w:p>
    <w:p w14:paraId="302BDB5C" w14:textId="77777777" w:rsidR="009F364E" w:rsidRPr="009F364E" w:rsidRDefault="009F364E" w:rsidP="009F364E">
      <w:pPr>
        <w:pStyle w:val="af6"/>
        <w:rPr>
          <w:lang w:val="en-US"/>
        </w:rPr>
      </w:pPr>
      <w:r w:rsidRPr="009F364E">
        <w:rPr>
          <w:lang w:val="en-US"/>
        </w:rPr>
        <w:t>19.</w:t>
      </w:r>
      <w:r w:rsidRPr="009F364E">
        <w:rPr>
          <w:lang w:val="en-US"/>
        </w:rPr>
        <w:tab/>
        <w:t xml:space="preserve">Cabana, H., Ahamed, A. &amp; Leduc, R. Conjugation of laccase from the white rot fungus Trametes versicolor to chitosan and its utilization for the elimination of triclosan. </w:t>
      </w:r>
      <w:r w:rsidRPr="009F364E">
        <w:rPr>
          <w:i/>
          <w:iCs/>
          <w:lang w:val="en-US"/>
        </w:rPr>
        <w:t>Bioresour. Technol.</w:t>
      </w:r>
      <w:r w:rsidRPr="009F364E">
        <w:rPr>
          <w:lang w:val="en-US"/>
        </w:rPr>
        <w:t xml:space="preserve"> </w:t>
      </w:r>
      <w:r w:rsidRPr="009F364E">
        <w:rPr>
          <w:b/>
          <w:bCs/>
          <w:lang w:val="en-US"/>
        </w:rPr>
        <w:t>102</w:t>
      </w:r>
      <w:r w:rsidRPr="009F364E">
        <w:rPr>
          <w:lang w:val="en-US"/>
        </w:rPr>
        <w:t>, 1656–1662 (2011).</w:t>
      </w:r>
    </w:p>
    <w:p w14:paraId="1D8B260D" w14:textId="77777777" w:rsidR="009F364E" w:rsidRPr="009F364E" w:rsidRDefault="009F364E" w:rsidP="009F364E">
      <w:pPr>
        <w:pStyle w:val="af6"/>
        <w:rPr>
          <w:lang w:val="en-US"/>
        </w:rPr>
      </w:pPr>
      <w:r w:rsidRPr="009F364E">
        <w:rPr>
          <w:lang w:val="en-US"/>
        </w:rPr>
        <w:t>20.</w:t>
      </w:r>
      <w:r w:rsidRPr="009F364E">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9F364E">
        <w:rPr>
          <w:i/>
          <w:iCs/>
          <w:lang w:val="en-US"/>
        </w:rPr>
        <w:t>Langmuir</w:t>
      </w:r>
      <w:r w:rsidRPr="009F364E">
        <w:rPr>
          <w:lang w:val="en-US"/>
        </w:rPr>
        <w:t xml:space="preserve"> </w:t>
      </w:r>
      <w:r w:rsidRPr="009F364E">
        <w:rPr>
          <w:b/>
          <w:bCs/>
          <w:lang w:val="en-US"/>
        </w:rPr>
        <w:t>27</w:t>
      </w:r>
      <w:r w:rsidRPr="009F364E">
        <w:rPr>
          <w:lang w:val="en-US"/>
        </w:rPr>
        <w:t>, 13888–13896 (2011).</w:t>
      </w:r>
    </w:p>
    <w:p w14:paraId="7E3F7B17" w14:textId="77777777" w:rsidR="009F364E" w:rsidRPr="009F364E" w:rsidRDefault="009F364E" w:rsidP="009F364E">
      <w:pPr>
        <w:pStyle w:val="af6"/>
        <w:rPr>
          <w:lang w:val="en-US"/>
        </w:rPr>
      </w:pPr>
      <w:r w:rsidRPr="009F364E">
        <w:rPr>
          <w:lang w:val="en-US"/>
        </w:rPr>
        <w:t>21.</w:t>
      </w:r>
      <w:r w:rsidRPr="009F364E">
        <w:rPr>
          <w:lang w:val="en-US"/>
        </w:rPr>
        <w:tab/>
        <w:t xml:space="preserve">Vrana, N. E. </w:t>
      </w:r>
      <w:r w:rsidRPr="009F364E">
        <w:rPr>
          <w:i/>
          <w:iCs/>
          <w:lang w:val="en-US"/>
        </w:rPr>
        <w:t>et al.</w:t>
      </w:r>
      <w:r w:rsidRPr="009F364E">
        <w:rPr>
          <w:lang w:val="en-US"/>
        </w:rPr>
        <w:t xml:space="preserve"> EDC/NHS cross-linked collagen foams as scaffolds for artificial corneal stroma. </w:t>
      </w:r>
      <w:r w:rsidRPr="009F364E">
        <w:rPr>
          <w:i/>
          <w:iCs/>
          <w:lang w:val="en-US"/>
        </w:rPr>
        <w:t>J. Biomater. Sci. Polym. Ed.</w:t>
      </w:r>
      <w:r w:rsidRPr="009F364E">
        <w:rPr>
          <w:lang w:val="en-US"/>
        </w:rPr>
        <w:t xml:space="preserve"> </w:t>
      </w:r>
      <w:r w:rsidRPr="009F364E">
        <w:rPr>
          <w:b/>
          <w:bCs/>
          <w:lang w:val="en-US"/>
        </w:rPr>
        <w:t>18</w:t>
      </w:r>
      <w:r w:rsidRPr="009F364E">
        <w:rPr>
          <w:lang w:val="en-US"/>
        </w:rPr>
        <w:t>, 1527–1545 (2007).</w:t>
      </w:r>
    </w:p>
    <w:p w14:paraId="64620E4D" w14:textId="77777777" w:rsidR="009F364E" w:rsidRPr="009F364E" w:rsidRDefault="009F364E" w:rsidP="009F364E">
      <w:pPr>
        <w:pStyle w:val="af6"/>
        <w:rPr>
          <w:lang w:val="en-US"/>
        </w:rPr>
      </w:pPr>
      <w:r w:rsidRPr="009F364E">
        <w:rPr>
          <w:lang w:val="en-US"/>
        </w:rPr>
        <w:t>22.</w:t>
      </w:r>
      <w:r w:rsidRPr="009F364E">
        <w:rPr>
          <w:lang w:val="en-US"/>
        </w:rPr>
        <w:tab/>
        <w:t xml:space="preserve">Tang, Z. </w:t>
      </w:r>
      <w:r w:rsidRPr="009F364E">
        <w:rPr>
          <w:i/>
          <w:iCs/>
          <w:lang w:val="en-US"/>
        </w:rPr>
        <w:t>et al.</w:t>
      </w:r>
      <w:r w:rsidRPr="009F364E">
        <w:rPr>
          <w:lang w:val="en-US"/>
        </w:rPr>
        <w:t xml:space="preserve"> A General Protein Unfolding‐Chemical Coupling Strategy for Pure Protein Hydrogels with Mechanically Strong and Multifunctional Properties. </w:t>
      </w:r>
      <w:r w:rsidRPr="009F364E">
        <w:rPr>
          <w:i/>
          <w:iCs/>
          <w:lang w:val="en-US"/>
        </w:rPr>
        <w:t>Adv. Sci.</w:t>
      </w:r>
      <w:r w:rsidRPr="009F364E">
        <w:rPr>
          <w:lang w:val="en-US"/>
        </w:rPr>
        <w:t xml:space="preserve"> </w:t>
      </w:r>
      <w:r w:rsidRPr="009F364E">
        <w:rPr>
          <w:b/>
          <w:bCs/>
          <w:lang w:val="en-US"/>
        </w:rPr>
        <w:t>9</w:t>
      </w:r>
      <w:r w:rsidRPr="009F364E">
        <w:rPr>
          <w:lang w:val="en-US"/>
        </w:rPr>
        <w:t>, 2102557 (2022).</w:t>
      </w:r>
    </w:p>
    <w:p w14:paraId="20CB7E03" w14:textId="77777777" w:rsidR="009F364E" w:rsidRPr="009F364E" w:rsidRDefault="009F364E" w:rsidP="009F364E">
      <w:pPr>
        <w:pStyle w:val="af6"/>
        <w:rPr>
          <w:lang w:val="en-US"/>
        </w:rPr>
      </w:pPr>
      <w:r w:rsidRPr="009F364E">
        <w:rPr>
          <w:lang w:val="en-US"/>
        </w:rPr>
        <w:lastRenderedPageBreak/>
        <w:t>23.</w:t>
      </w:r>
      <w:r w:rsidRPr="009F364E">
        <w:rPr>
          <w:lang w:val="en-US"/>
        </w:rPr>
        <w:tab/>
        <w:t xml:space="preserve">Nacev, A., Beni, C., Bruno, O. &amp; Shapiro, B. The behaviors of ferromagnetic nano-particles in and around blood vessels under applied magnetic fields. </w:t>
      </w:r>
      <w:r w:rsidRPr="009F364E">
        <w:rPr>
          <w:i/>
          <w:iCs/>
          <w:lang w:val="en-US"/>
        </w:rPr>
        <w:t>J. Magn. Magn. Mater.</w:t>
      </w:r>
      <w:r w:rsidRPr="009F364E">
        <w:rPr>
          <w:lang w:val="en-US"/>
        </w:rPr>
        <w:t xml:space="preserve"> </w:t>
      </w:r>
      <w:r w:rsidRPr="009F364E">
        <w:rPr>
          <w:b/>
          <w:bCs/>
          <w:lang w:val="en-US"/>
        </w:rPr>
        <w:t>323</w:t>
      </w:r>
      <w:r w:rsidRPr="009F364E">
        <w:rPr>
          <w:lang w:val="en-US"/>
        </w:rPr>
        <w:t>, 651–668 (2011).</w:t>
      </w:r>
    </w:p>
    <w:p w14:paraId="39ADEAFE" w14:textId="77777777" w:rsidR="009F364E" w:rsidRPr="009F364E" w:rsidRDefault="009F364E" w:rsidP="009F364E">
      <w:pPr>
        <w:pStyle w:val="af6"/>
        <w:rPr>
          <w:lang w:val="en-US"/>
        </w:rPr>
      </w:pPr>
      <w:r w:rsidRPr="009F364E">
        <w:rPr>
          <w:lang w:val="en-US"/>
        </w:rPr>
        <w:t>24.</w:t>
      </w:r>
      <w:r w:rsidRPr="009F364E">
        <w:rPr>
          <w:lang w:val="en-US"/>
        </w:rPr>
        <w:tab/>
        <w:t xml:space="preserve">Baltzis, K. B. The finite element method magnetics (FEMM) freeware package: May it serve as an educational tool in teaching electromagnetics? </w:t>
      </w:r>
      <w:r w:rsidRPr="009F364E">
        <w:rPr>
          <w:i/>
          <w:iCs/>
          <w:lang w:val="en-US"/>
        </w:rPr>
        <w:t>Educ. Inf. Technol.</w:t>
      </w:r>
      <w:r w:rsidRPr="009F364E">
        <w:rPr>
          <w:lang w:val="en-US"/>
        </w:rPr>
        <w:t xml:space="preserve"> </w:t>
      </w:r>
      <w:r w:rsidRPr="009F364E">
        <w:rPr>
          <w:b/>
          <w:bCs/>
          <w:lang w:val="en-US"/>
        </w:rPr>
        <w:t>15</w:t>
      </w:r>
      <w:r w:rsidRPr="009F364E">
        <w:rPr>
          <w:lang w:val="en-US"/>
        </w:rPr>
        <w:t>, 19–36 (2010).</w:t>
      </w:r>
    </w:p>
    <w:p w14:paraId="601CEB10" w14:textId="77777777" w:rsidR="009F364E" w:rsidRPr="009F364E" w:rsidRDefault="009F364E" w:rsidP="009F364E">
      <w:pPr>
        <w:pStyle w:val="af6"/>
        <w:rPr>
          <w:lang w:val="en-US"/>
        </w:rPr>
      </w:pPr>
      <w:r w:rsidRPr="009F364E">
        <w:rPr>
          <w:lang w:val="en-US"/>
        </w:rPr>
        <w:t>25.</w:t>
      </w:r>
      <w:r w:rsidRPr="009F364E">
        <w:rPr>
          <w:lang w:val="en-US"/>
        </w:rPr>
        <w:tab/>
        <w:t xml:space="preserve">Dogan, A. A. &amp; Dufva, M. Customized 3D-printed stackable cell culture inserts tailored with bioactive membranes. </w:t>
      </w:r>
      <w:r w:rsidRPr="009F364E">
        <w:rPr>
          <w:i/>
          <w:iCs/>
          <w:lang w:val="en-US"/>
        </w:rPr>
        <w:t>Sci. Rep.</w:t>
      </w:r>
      <w:r w:rsidRPr="009F364E">
        <w:rPr>
          <w:lang w:val="en-US"/>
        </w:rPr>
        <w:t xml:space="preserve"> </w:t>
      </w:r>
      <w:r w:rsidRPr="009F364E">
        <w:rPr>
          <w:b/>
          <w:bCs/>
          <w:lang w:val="en-US"/>
        </w:rPr>
        <w:t>12</w:t>
      </w:r>
      <w:r w:rsidRPr="009F364E">
        <w:rPr>
          <w:lang w:val="en-US"/>
        </w:rPr>
        <w:t>, 3694 (2022).</w:t>
      </w:r>
    </w:p>
    <w:p w14:paraId="5072A804" w14:textId="77777777" w:rsidR="009F364E" w:rsidRPr="009F364E" w:rsidRDefault="009F364E" w:rsidP="009F364E">
      <w:pPr>
        <w:pStyle w:val="af6"/>
        <w:rPr>
          <w:lang w:val="en-US"/>
        </w:rPr>
      </w:pPr>
      <w:r w:rsidRPr="009F364E">
        <w:rPr>
          <w:lang w:val="en-US"/>
        </w:rPr>
        <w:t>26.</w:t>
      </w:r>
      <w:r w:rsidRPr="009F364E">
        <w:rPr>
          <w:lang w:val="en-US"/>
        </w:rPr>
        <w:tab/>
        <w:t xml:space="preserve">Sazonova, E. V., Chesnokov, M. S., Zhivotovsky, B. &amp; Kopeina, G. S. Drug toxicity assessment: cell proliferation versus cell death. </w:t>
      </w:r>
      <w:r w:rsidRPr="009F364E">
        <w:rPr>
          <w:i/>
          <w:iCs/>
          <w:lang w:val="en-US"/>
        </w:rPr>
        <w:t>Cell Death Discov.</w:t>
      </w:r>
      <w:r w:rsidRPr="009F364E">
        <w:rPr>
          <w:lang w:val="en-US"/>
        </w:rPr>
        <w:t xml:space="preserve"> </w:t>
      </w:r>
      <w:r w:rsidRPr="009F364E">
        <w:rPr>
          <w:b/>
          <w:bCs/>
          <w:lang w:val="en-US"/>
        </w:rPr>
        <w:t>8</w:t>
      </w:r>
      <w:r w:rsidRPr="009F364E">
        <w:rPr>
          <w:lang w:val="en-US"/>
        </w:rPr>
        <w:t>, 417 (2022).</w:t>
      </w:r>
    </w:p>
    <w:p w14:paraId="59A48E2C" w14:textId="77777777" w:rsidR="009F364E" w:rsidRPr="009F364E" w:rsidRDefault="009F364E" w:rsidP="009F364E">
      <w:pPr>
        <w:pStyle w:val="af6"/>
        <w:rPr>
          <w:lang w:val="en-US"/>
        </w:rPr>
      </w:pPr>
      <w:r w:rsidRPr="009F364E">
        <w:rPr>
          <w:lang w:val="en-US"/>
        </w:rPr>
        <w:t>27.</w:t>
      </w:r>
      <w:r w:rsidRPr="009F364E">
        <w:rPr>
          <w:lang w:val="en-US"/>
        </w:rPr>
        <w:tab/>
        <w:t xml:space="preserve">Lupu, A. R. &amp; Popescu, T. The noncellular reduction of MTT tetrazolium salt by TiO2 nanoparticles and its implications for cytotoxicity assays. </w:t>
      </w:r>
      <w:r w:rsidRPr="009F364E">
        <w:rPr>
          <w:i/>
          <w:iCs/>
          <w:lang w:val="en-US"/>
        </w:rPr>
        <w:t>Toxicol. In Vitro</w:t>
      </w:r>
      <w:r w:rsidRPr="009F364E">
        <w:rPr>
          <w:lang w:val="en-US"/>
        </w:rPr>
        <w:t xml:space="preserve"> </w:t>
      </w:r>
      <w:r w:rsidRPr="009F364E">
        <w:rPr>
          <w:b/>
          <w:bCs/>
          <w:lang w:val="en-US"/>
        </w:rPr>
        <w:t>27</w:t>
      </w:r>
      <w:r w:rsidRPr="009F364E">
        <w:rPr>
          <w:lang w:val="en-US"/>
        </w:rPr>
        <w:t>, 1445–1450 (2013).</w:t>
      </w:r>
    </w:p>
    <w:p w14:paraId="18EF1D55" w14:textId="77777777" w:rsidR="009F364E" w:rsidRPr="009F364E" w:rsidRDefault="009F364E" w:rsidP="009F364E">
      <w:pPr>
        <w:pStyle w:val="af6"/>
        <w:rPr>
          <w:lang w:val="en-US"/>
        </w:rPr>
      </w:pPr>
      <w:r w:rsidRPr="009F364E">
        <w:rPr>
          <w:lang w:val="en-US"/>
        </w:rPr>
        <w:t>28.</w:t>
      </w:r>
      <w:r w:rsidRPr="009F364E">
        <w:rPr>
          <w:lang w:val="en-US"/>
        </w:rPr>
        <w:tab/>
        <w:t xml:space="preserve">Gough, J. E., Scotchford, C. A. &amp; Downes, S. Cytotoxicity of glutaraldehyde crosslinked collagen/poly(vinyl alcohol) films is by the mechanism of apoptosis. </w:t>
      </w:r>
      <w:r w:rsidRPr="009F364E">
        <w:rPr>
          <w:i/>
          <w:iCs/>
          <w:lang w:val="en-US"/>
        </w:rPr>
        <w:t>J. Biomed. Mater. Res.</w:t>
      </w:r>
      <w:r w:rsidRPr="009F364E">
        <w:rPr>
          <w:lang w:val="en-US"/>
        </w:rPr>
        <w:t xml:space="preserve"> </w:t>
      </w:r>
      <w:r w:rsidRPr="009F364E">
        <w:rPr>
          <w:b/>
          <w:bCs/>
          <w:lang w:val="en-US"/>
        </w:rPr>
        <w:t>61</w:t>
      </w:r>
      <w:r w:rsidRPr="009F364E">
        <w:rPr>
          <w:lang w:val="en-US"/>
        </w:rPr>
        <w:t>, 121–130 (2002).</w:t>
      </w:r>
    </w:p>
    <w:p w14:paraId="2844F636" w14:textId="77777777" w:rsidR="009F364E" w:rsidRPr="009F364E" w:rsidRDefault="009F364E" w:rsidP="009F364E">
      <w:pPr>
        <w:pStyle w:val="af6"/>
        <w:rPr>
          <w:lang w:val="en-US"/>
        </w:rPr>
      </w:pPr>
      <w:r w:rsidRPr="009F364E">
        <w:rPr>
          <w:lang w:val="en-US"/>
        </w:rPr>
        <w:t>29.</w:t>
      </w:r>
      <w:r w:rsidRPr="009F364E">
        <w:rPr>
          <w:lang w:val="en-US"/>
        </w:rPr>
        <w:tab/>
        <w:t xml:space="preserve">Intaraprasit, S., Faikrua, A., Sittichokechaiwut, A. &amp; Viyoch, J. Efficacy evaluation of the fibroblast-seeded collagen/chitosan scaffold on application in skin tissue engineering. </w:t>
      </w:r>
      <w:r w:rsidRPr="009F364E">
        <w:rPr>
          <w:i/>
          <w:iCs/>
          <w:lang w:val="en-US"/>
        </w:rPr>
        <w:t>ScienceAsia</w:t>
      </w:r>
      <w:r w:rsidRPr="009F364E">
        <w:rPr>
          <w:lang w:val="en-US"/>
        </w:rPr>
        <w:t xml:space="preserve"> </w:t>
      </w:r>
      <w:r w:rsidRPr="009F364E">
        <w:rPr>
          <w:b/>
          <w:bCs/>
          <w:lang w:val="en-US"/>
        </w:rPr>
        <w:t>38</w:t>
      </w:r>
      <w:r w:rsidRPr="009F364E">
        <w:rPr>
          <w:lang w:val="en-US"/>
        </w:rPr>
        <w:t>, 268 (2012).</w:t>
      </w:r>
    </w:p>
    <w:p w14:paraId="78A62F29" w14:textId="77777777" w:rsidR="009F364E" w:rsidRPr="009F364E" w:rsidRDefault="009F364E" w:rsidP="009F364E">
      <w:pPr>
        <w:pStyle w:val="af6"/>
        <w:rPr>
          <w:lang w:val="en-US"/>
        </w:rPr>
      </w:pPr>
      <w:r w:rsidRPr="009F364E">
        <w:rPr>
          <w:lang w:val="en-US"/>
        </w:rPr>
        <w:t>30.</w:t>
      </w:r>
      <w:r w:rsidRPr="009F364E">
        <w:rPr>
          <w:lang w:val="en-US"/>
        </w:rPr>
        <w:tab/>
        <w:t xml:space="preserve">Collins, J. S. &amp; Goldsmith, T. H. Spectral properties of fluorescence induced by glutaraldehyde fixation. </w:t>
      </w:r>
      <w:r w:rsidRPr="009F364E">
        <w:rPr>
          <w:i/>
          <w:iCs/>
          <w:lang w:val="en-US"/>
        </w:rPr>
        <w:t>J. Histochem. Cytochem.</w:t>
      </w:r>
      <w:r w:rsidRPr="009F364E">
        <w:rPr>
          <w:lang w:val="en-US"/>
        </w:rPr>
        <w:t xml:space="preserve"> </w:t>
      </w:r>
      <w:r w:rsidRPr="009F364E">
        <w:rPr>
          <w:b/>
          <w:bCs/>
          <w:lang w:val="en-US"/>
        </w:rPr>
        <w:t>29</w:t>
      </w:r>
      <w:r w:rsidRPr="009F364E">
        <w:rPr>
          <w:lang w:val="en-US"/>
        </w:rPr>
        <w:t>, 411–414 (1981).</w:t>
      </w:r>
    </w:p>
    <w:p w14:paraId="1A6C24EB" w14:textId="77777777" w:rsidR="009F364E" w:rsidRPr="009F364E" w:rsidRDefault="009F364E" w:rsidP="009F364E">
      <w:pPr>
        <w:pStyle w:val="af6"/>
        <w:rPr>
          <w:lang w:val="en-US"/>
        </w:rPr>
      </w:pPr>
      <w:r w:rsidRPr="009F364E">
        <w:rPr>
          <w:lang w:val="en-US"/>
        </w:rPr>
        <w:t>31.</w:t>
      </w:r>
      <w:r w:rsidRPr="009F364E">
        <w:rPr>
          <w:lang w:val="en-US"/>
        </w:rPr>
        <w:tab/>
        <w:t xml:space="preserve">Wassmer, C.-H. </w:t>
      </w:r>
      <w:r w:rsidRPr="009F364E">
        <w:rPr>
          <w:i/>
          <w:iCs/>
          <w:lang w:val="en-US"/>
        </w:rPr>
        <w:t>et al.</w:t>
      </w:r>
      <w:r w:rsidRPr="009F364E">
        <w:rPr>
          <w:lang w:val="en-US"/>
        </w:rPr>
        <w:t xml:space="preserve"> Engineering of Primary Pancreatic Islet Cell Spheroids for Three-dimensional Culture or Transplantation: A Methodological Comparative Study. </w:t>
      </w:r>
      <w:r w:rsidRPr="009F364E">
        <w:rPr>
          <w:i/>
          <w:iCs/>
          <w:lang w:val="en-US"/>
        </w:rPr>
        <w:t>Cell Transplant.</w:t>
      </w:r>
      <w:r w:rsidRPr="009F364E">
        <w:rPr>
          <w:lang w:val="en-US"/>
        </w:rPr>
        <w:t xml:space="preserve"> </w:t>
      </w:r>
      <w:r w:rsidRPr="009F364E">
        <w:rPr>
          <w:b/>
          <w:bCs/>
          <w:lang w:val="en-US"/>
        </w:rPr>
        <w:t>29</w:t>
      </w:r>
      <w:r w:rsidRPr="009F364E">
        <w:rPr>
          <w:lang w:val="en-US"/>
        </w:rPr>
        <w:t>, 096368972093729 (2020).</w:t>
      </w:r>
    </w:p>
    <w:p w14:paraId="41D109F0" w14:textId="77777777" w:rsidR="009F364E" w:rsidRPr="009F364E" w:rsidRDefault="009F364E" w:rsidP="009F364E">
      <w:pPr>
        <w:pStyle w:val="af6"/>
        <w:rPr>
          <w:lang w:val="en-US"/>
        </w:rPr>
      </w:pPr>
      <w:r w:rsidRPr="009F364E">
        <w:rPr>
          <w:lang w:val="en-US"/>
        </w:rPr>
        <w:t>32.</w:t>
      </w:r>
      <w:r w:rsidRPr="009F364E">
        <w:rPr>
          <w:lang w:val="en-US"/>
        </w:rPr>
        <w:tab/>
        <w:t xml:space="preserve">Lee, H. W., Kook, Y.-M., Lee, H. J., Park, H. &amp; Koh, W.-G. A three-dimensional co-culture of HepG2 spheroids and fibroblasts using double-layered fibrous scaffolds incorporated with hydrogel micropatterns. </w:t>
      </w:r>
      <w:r w:rsidRPr="009F364E">
        <w:rPr>
          <w:i/>
          <w:iCs/>
          <w:lang w:val="en-US"/>
        </w:rPr>
        <w:t>RSC Adv</w:t>
      </w:r>
      <w:r w:rsidRPr="009F364E">
        <w:rPr>
          <w:lang w:val="en-US"/>
        </w:rPr>
        <w:t xml:space="preserve"> </w:t>
      </w:r>
      <w:r w:rsidRPr="009F364E">
        <w:rPr>
          <w:b/>
          <w:bCs/>
          <w:lang w:val="en-US"/>
        </w:rPr>
        <w:t>4</w:t>
      </w:r>
      <w:r w:rsidRPr="009F364E">
        <w:rPr>
          <w:lang w:val="en-US"/>
        </w:rPr>
        <w:t>, 61005–61011 (2014).</w:t>
      </w:r>
    </w:p>
    <w:p w14:paraId="0B77095E" w14:textId="77777777" w:rsidR="009F364E" w:rsidRPr="009F364E" w:rsidRDefault="009F364E" w:rsidP="009F364E">
      <w:pPr>
        <w:pStyle w:val="af6"/>
        <w:rPr>
          <w:lang w:val="en-US"/>
        </w:rPr>
      </w:pPr>
      <w:r w:rsidRPr="009F364E">
        <w:rPr>
          <w:lang w:val="en-US"/>
        </w:rPr>
        <w:lastRenderedPageBreak/>
        <w:t>33.</w:t>
      </w:r>
      <w:r w:rsidRPr="009F364E">
        <w:rPr>
          <w:lang w:val="en-US"/>
        </w:rPr>
        <w:tab/>
        <w:t xml:space="preserve">Kazama, R., Fujita, S. &amp; Sakai, S. Cell Dome as an Evaluation Platform for Organized HepG2 Cells. </w:t>
      </w:r>
      <w:r w:rsidRPr="009F364E">
        <w:rPr>
          <w:i/>
          <w:iCs/>
          <w:lang w:val="en-US"/>
        </w:rPr>
        <w:t>Cells</w:t>
      </w:r>
      <w:r w:rsidRPr="009F364E">
        <w:rPr>
          <w:lang w:val="en-US"/>
        </w:rPr>
        <w:t xml:space="preserve"> </w:t>
      </w:r>
      <w:r w:rsidRPr="009F364E">
        <w:rPr>
          <w:b/>
          <w:bCs/>
          <w:lang w:val="en-US"/>
        </w:rPr>
        <w:t>12</w:t>
      </w:r>
      <w:r w:rsidRPr="009F364E">
        <w:rPr>
          <w:lang w:val="en-US"/>
        </w:rPr>
        <w:t>, 69 (2022).</w:t>
      </w:r>
    </w:p>
    <w:p w14:paraId="70AF1211" w14:textId="77777777" w:rsidR="009F364E" w:rsidRPr="009F364E" w:rsidRDefault="009F364E" w:rsidP="009F364E">
      <w:pPr>
        <w:pStyle w:val="af6"/>
        <w:rPr>
          <w:lang w:val="en-US"/>
        </w:rPr>
      </w:pPr>
      <w:r w:rsidRPr="009F364E">
        <w:rPr>
          <w:lang w:val="en-US"/>
        </w:rPr>
        <w:t>34.</w:t>
      </w:r>
      <w:r w:rsidRPr="009F364E">
        <w:rPr>
          <w:lang w:val="en-US"/>
        </w:rPr>
        <w:tab/>
        <w:t xml:space="preserve">Abugomaa, A. </w:t>
      </w:r>
      <w:r w:rsidRPr="009F364E">
        <w:rPr>
          <w:i/>
          <w:iCs/>
          <w:lang w:val="en-US"/>
        </w:rPr>
        <w:t>et al.</w:t>
      </w:r>
      <w:r w:rsidRPr="009F364E">
        <w:rPr>
          <w:lang w:val="en-US"/>
        </w:rPr>
        <w:t xml:space="preserve"> Establishment of 2.5D organoid culture model using 3D bladder cancer organoid culture. </w:t>
      </w:r>
      <w:r w:rsidRPr="009F364E">
        <w:rPr>
          <w:i/>
          <w:iCs/>
          <w:lang w:val="en-US"/>
        </w:rPr>
        <w:t>Sci. Rep.</w:t>
      </w:r>
      <w:r w:rsidRPr="009F364E">
        <w:rPr>
          <w:lang w:val="en-US"/>
        </w:rPr>
        <w:t xml:space="preserve"> </w:t>
      </w:r>
      <w:r w:rsidRPr="009F364E">
        <w:rPr>
          <w:b/>
          <w:bCs/>
          <w:lang w:val="en-US"/>
        </w:rPr>
        <w:t>10</w:t>
      </w:r>
      <w:r w:rsidRPr="009F364E">
        <w:rPr>
          <w:lang w:val="en-US"/>
        </w:rPr>
        <w:t>, 9393 (2020).</w:t>
      </w:r>
    </w:p>
    <w:p w14:paraId="07551BDA" w14:textId="77777777" w:rsidR="009F364E" w:rsidRPr="009F364E" w:rsidRDefault="009F364E" w:rsidP="009F364E">
      <w:pPr>
        <w:pStyle w:val="af6"/>
      </w:pPr>
      <w:r w:rsidRPr="009F364E">
        <w:rPr>
          <w:lang w:val="en-US"/>
        </w:rPr>
        <w:t>35.</w:t>
      </w:r>
      <w:r w:rsidRPr="009F364E">
        <w:rPr>
          <w:lang w:val="en-US"/>
        </w:rPr>
        <w:tab/>
        <w:t xml:space="preserve">Aguilar Cosme, J. R., Gagui, D. C., Bryant, H. E. &amp; Claeyssens, F. Morphological Response in Cancer Spheroids for Screening Photodynamic Therapy Parameters. </w:t>
      </w:r>
      <w:r w:rsidRPr="009F364E">
        <w:rPr>
          <w:i/>
          <w:iCs/>
        </w:rPr>
        <w:t>Front. Mol. Biosci.</w:t>
      </w:r>
      <w:r w:rsidRPr="009F364E">
        <w:t xml:space="preserve"> </w:t>
      </w:r>
      <w:r w:rsidRPr="009F364E">
        <w:rPr>
          <w:b/>
          <w:bCs/>
        </w:rPr>
        <w:t>8</w:t>
      </w:r>
      <w:r w:rsidRPr="009F364E">
        <w:t>, 784962 (2021).</w:t>
      </w:r>
    </w:p>
    <w:p w14:paraId="2C68F581" w14:textId="6308524B"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DD9C6" w14:textId="77777777" w:rsidR="00BA295B" w:rsidRDefault="00BA295B" w:rsidP="003770DB">
      <w:pPr>
        <w:spacing w:after="0" w:line="240" w:lineRule="auto"/>
      </w:pPr>
      <w:r>
        <w:separator/>
      </w:r>
    </w:p>
  </w:endnote>
  <w:endnote w:type="continuationSeparator" w:id="0">
    <w:p w14:paraId="71BB00D9" w14:textId="77777777" w:rsidR="00BA295B" w:rsidRDefault="00BA295B"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18B49" w14:textId="77777777" w:rsidR="00BA295B" w:rsidRDefault="00BA295B" w:rsidP="003770DB">
      <w:pPr>
        <w:spacing w:after="0" w:line="240" w:lineRule="auto"/>
      </w:pPr>
      <w:r>
        <w:separator/>
      </w:r>
    </w:p>
  </w:footnote>
  <w:footnote w:type="continuationSeparator" w:id="0">
    <w:p w14:paraId="36846AB3" w14:textId="77777777" w:rsidR="00BA295B" w:rsidRDefault="00BA295B"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5487"/>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03EC"/>
    <w:rsid w:val="000F2212"/>
    <w:rsid w:val="000F296E"/>
    <w:rsid w:val="000F69C3"/>
    <w:rsid w:val="00100351"/>
    <w:rsid w:val="0010634E"/>
    <w:rsid w:val="0010641B"/>
    <w:rsid w:val="001074BB"/>
    <w:rsid w:val="001144EE"/>
    <w:rsid w:val="00114836"/>
    <w:rsid w:val="00114EE8"/>
    <w:rsid w:val="001216E3"/>
    <w:rsid w:val="00123C77"/>
    <w:rsid w:val="00126259"/>
    <w:rsid w:val="001263C2"/>
    <w:rsid w:val="00130583"/>
    <w:rsid w:val="001330D6"/>
    <w:rsid w:val="0013333B"/>
    <w:rsid w:val="0013488D"/>
    <w:rsid w:val="00134F9A"/>
    <w:rsid w:val="00135421"/>
    <w:rsid w:val="00137BDD"/>
    <w:rsid w:val="00141860"/>
    <w:rsid w:val="00142C30"/>
    <w:rsid w:val="00143AF7"/>
    <w:rsid w:val="00143C56"/>
    <w:rsid w:val="00144AC7"/>
    <w:rsid w:val="001462BC"/>
    <w:rsid w:val="0014675E"/>
    <w:rsid w:val="001611A8"/>
    <w:rsid w:val="00161D11"/>
    <w:rsid w:val="0016277F"/>
    <w:rsid w:val="00162F17"/>
    <w:rsid w:val="001668F1"/>
    <w:rsid w:val="00167CBC"/>
    <w:rsid w:val="00170903"/>
    <w:rsid w:val="00171FB9"/>
    <w:rsid w:val="0017495C"/>
    <w:rsid w:val="001764BB"/>
    <w:rsid w:val="001776EF"/>
    <w:rsid w:val="00182B22"/>
    <w:rsid w:val="00182CC3"/>
    <w:rsid w:val="0018535B"/>
    <w:rsid w:val="00191137"/>
    <w:rsid w:val="001933DE"/>
    <w:rsid w:val="00196924"/>
    <w:rsid w:val="00196EEB"/>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0F9"/>
    <w:rsid w:val="00247F7F"/>
    <w:rsid w:val="0025098E"/>
    <w:rsid w:val="00252ACE"/>
    <w:rsid w:val="00257C82"/>
    <w:rsid w:val="002602E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6819"/>
    <w:rsid w:val="002D7966"/>
    <w:rsid w:val="002E1B5E"/>
    <w:rsid w:val="002E21CD"/>
    <w:rsid w:val="002E229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6EA"/>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289"/>
    <w:rsid w:val="004033E0"/>
    <w:rsid w:val="0040547F"/>
    <w:rsid w:val="00405A56"/>
    <w:rsid w:val="00406BD0"/>
    <w:rsid w:val="00413DEA"/>
    <w:rsid w:val="0041584B"/>
    <w:rsid w:val="00416445"/>
    <w:rsid w:val="004203CC"/>
    <w:rsid w:val="00420BBB"/>
    <w:rsid w:val="00421264"/>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47F01"/>
    <w:rsid w:val="00450408"/>
    <w:rsid w:val="004514B6"/>
    <w:rsid w:val="00453494"/>
    <w:rsid w:val="00455304"/>
    <w:rsid w:val="0045583B"/>
    <w:rsid w:val="00456600"/>
    <w:rsid w:val="00456827"/>
    <w:rsid w:val="00463619"/>
    <w:rsid w:val="00464246"/>
    <w:rsid w:val="00470472"/>
    <w:rsid w:val="00471F3E"/>
    <w:rsid w:val="004730E8"/>
    <w:rsid w:val="00474916"/>
    <w:rsid w:val="00481213"/>
    <w:rsid w:val="00481EE1"/>
    <w:rsid w:val="004854FE"/>
    <w:rsid w:val="004878EC"/>
    <w:rsid w:val="00487BEF"/>
    <w:rsid w:val="004921C7"/>
    <w:rsid w:val="004A1EF9"/>
    <w:rsid w:val="004A4416"/>
    <w:rsid w:val="004A508B"/>
    <w:rsid w:val="004A5D2E"/>
    <w:rsid w:val="004A6778"/>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5D3"/>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BB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35D"/>
    <w:rsid w:val="006608AD"/>
    <w:rsid w:val="00662EEB"/>
    <w:rsid w:val="006636DF"/>
    <w:rsid w:val="006656D8"/>
    <w:rsid w:val="00666403"/>
    <w:rsid w:val="00667007"/>
    <w:rsid w:val="006674E8"/>
    <w:rsid w:val="00667BCC"/>
    <w:rsid w:val="006739E9"/>
    <w:rsid w:val="00675017"/>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3AB1"/>
    <w:rsid w:val="00706054"/>
    <w:rsid w:val="00710907"/>
    <w:rsid w:val="00712061"/>
    <w:rsid w:val="007120DF"/>
    <w:rsid w:val="00715BAD"/>
    <w:rsid w:val="00720D32"/>
    <w:rsid w:val="00723ED7"/>
    <w:rsid w:val="007243DD"/>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6258E"/>
    <w:rsid w:val="00776FD4"/>
    <w:rsid w:val="007835E7"/>
    <w:rsid w:val="00783CCA"/>
    <w:rsid w:val="007848BC"/>
    <w:rsid w:val="00787E01"/>
    <w:rsid w:val="0079050C"/>
    <w:rsid w:val="00790B0C"/>
    <w:rsid w:val="00794614"/>
    <w:rsid w:val="0079501B"/>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46D"/>
    <w:rsid w:val="00841E76"/>
    <w:rsid w:val="008429E1"/>
    <w:rsid w:val="00843E0B"/>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578E"/>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1F0A"/>
    <w:rsid w:val="00942991"/>
    <w:rsid w:val="0094352F"/>
    <w:rsid w:val="00945127"/>
    <w:rsid w:val="009456D5"/>
    <w:rsid w:val="00945A66"/>
    <w:rsid w:val="00946012"/>
    <w:rsid w:val="0094784E"/>
    <w:rsid w:val="00953FAE"/>
    <w:rsid w:val="00954093"/>
    <w:rsid w:val="00956C42"/>
    <w:rsid w:val="0096035E"/>
    <w:rsid w:val="00966468"/>
    <w:rsid w:val="00971F8C"/>
    <w:rsid w:val="00972FE8"/>
    <w:rsid w:val="0097427A"/>
    <w:rsid w:val="009752B2"/>
    <w:rsid w:val="00983879"/>
    <w:rsid w:val="009846FA"/>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364E"/>
    <w:rsid w:val="009F5BC3"/>
    <w:rsid w:val="00A0199A"/>
    <w:rsid w:val="00A02272"/>
    <w:rsid w:val="00A10A6D"/>
    <w:rsid w:val="00A129F0"/>
    <w:rsid w:val="00A17D4D"/>
    <w:rsid w:val="00A21CC8"/>
    <w:rsid w:val="00A22045"/>
    <w:rsid w:val="00A226FF"/>
    <w:rsid w:val="00A22B77"/>
    <w:rsid w:val="00A30930"/>
    <w:rsid w:val="00A31B47"/>
    <w:rsid w:val="00A342E9"/>
    <w:rsid w:val="00A37E49"/>
    <w:rsid w:val="00A40395"/>
    <w:rsid w:val="00A4172F"/>
    <w:rsid w:val="00A442E0"/>
    <w:rsid w:val="00A46E98"/>
    <w:rsid w:val="00A526A3"/>
    <w:rsid w:val="00A53558"/>
    <w:rsid w:val="00A5423C"/>
    <w:rsid w:val="00A564A8"/>
    <w:rsid w:val="00A6334A"/>
    <w:rsid w:val="00A641E3"/>
    <w:rsid w:val="00A645E7"/>
    <w:rsid w:val="00A645FA"/>
    <w:rsid w:val="00A676C3"/>
    <w:rsid w:val="00A67F08"/>
    <w:rsid w:val="00A76618"/>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AF5C06"/>
    <w:rsid w:val="00AF6731"/>
    <w:rsid w:val="00B00E5D"/>
    <w:rsid w:val="00B025EE"/>
    <w:rsid w:val="00B04835"/>
    <w:rsid w:val="00B100FD"/>
    <w:rsid w:val="00B125D6"/>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063B"/>
    <w:rsid w:val="00B812AC"/>
    <w:rsid w:val="00B815DA"/>
    <w:rsid w:val="00B83533"/>
    <w:rsid w:val="00B83A01"/>
    <w:rsid w:val="00B922E9"/>
    <w:rsid w:val="00B926D4"/>
    <w:rsid w:val="00B92D91"/>
    <w:rsid w:val="00B93995"/>
    <w:rsid w:val="00B9687B"/>
    <w:rsid w:val="00B971A0"/>
    <w:rsid w:val="00B97734"/>
    <w:rsid w:val="00B97EC8"/>
    <w:rsid w:val="00BA295B"/>
    <w:rsid w:val="00BA376A"/>
    <w:rsid w:val="00BA37F9"/>
    <w:rsid w:val="00BA5BCF"/>
    <w:rsid w:val="00BB1827"/>
    <w:rsid w:val="00BC1E46"/>
    <w:rsid w:val="00BC202A"/>
    <w:rsid w:val="00BC2414"/>
    <w:rsid w:val="00BC5B96"/>
    <w:rsid w:val="00BC7337"/>
    <w:rsid w:val="00BD22E6"/>
    <w:rsid w:val="00BD3831"/>
    <w:rsid w:val="00BE3FBB"/>
    <w:rsid w:val="00BE4130"/>
    <w:rsid w:val="00BE78D8"/>
    <w:rsid w:val="00BF1FA6"/>
    <w:rsid w:val="00BF5ABF"/>
    <w:rsid w:val="00C06FFB"/>
    <w:rsid w:val="00C14E0C"/>
    <w:rsid w:val="00C15CA7"/>
    <w:rsid w:val="00C17E85"/>
    <w:rsid w:val="00C20515"/>
    <w:rsid w:val="00C21A46"/>
    <w:rsid w:val="00C2522D"/>
    <w:rsid w:val="00C277FB"/>
    <w:rsid w:val="00C32B3C"/>
    <w:rsid w:val="00C33156"/>
    <w:rsid w:val="00C33538"/>
    <w:rsid w:val="00C336F9"/>
    <w:rsid w:val="00C36786"/>
    <w:rsid w:val="00C44E2C"/>
    <w:rsid w:val="00C45A3F"/>
    <w:rsid w:val="00C4656D"/>
    <w:rsid w:val="00C46E8A"/>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39ED"/>
    <w:rsid w:val="00C8493D"/>
    <w:rsid w:val="00C8672B"/>
    <w:rsid w:val="00C87891"/>
    <w:rsid w:val="00C922A7"/>
    <w:rsid w:val="00C94C3C"/>
    <w:rsid w:val="00C95B20"/>
    <w:rsid w:val="00C95D71"/>
    <w:rsid w:val="00C966FA"/>
    <w:rsid w:val="00C97256"/>
    <w:rsid w:val="00CA077A"/>
    <w:rsid w:val="00CA16AC"/>
    <w:rsid w:val="00CA18DD"/>
    <w:rsid w:val="00CA327F"/>
    <w:rsid w:val="00CA3EB1"/>
    <w:rsid w:val="00CA6908"/>
    <w:rsid w:val="00CA6A2D"/>
    <w:rsid w:val="00CC120B"/>
    <w:rsid w:val="00CC560B"/>
    <w:rsid w:val="00CD0C02"/>
    <w:rsid w:val="00CD2E32"/>
    <w:rsid w:val="00CD3778"/>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2513F"/>
    <w:rsid w:val="00D346A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4380"/>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02A"/>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71A"/>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67672"/>
    <w:rsid w:val="00E81177"/>
    <w:rsid w:val="00E82131"/>
    <w:rsid w:val="00E90253"/>
    <w:rsid w:val="00E94204"/>
    <w:rsid w:val="00E94439"/>
    <w:rsid w:val="00E95537"/>
    <w:rsid w:val="00EA0FBD"/>
    <w:rsid w:val="00EA2692"/>
    <w:rsid w:val="00EA3DA1"/>
    <w:rsid w:val="00EA58E6"/>
    <w:rsid w:val="00EB5BC2"/>
    <w:rsid w:val="00EB623E"/>
    <w:rsid w:val="00EB6252"/>
    <w:rsid w:val="00EB65F7"/>
    <w:rsid w:val="00EC02AE"/>
    <w:rsid w:val="00EC16CF"/>
    <w:rsid w:val="00EC4946"/>
    <w:rsid w:val="00EC58F8"/>
    <w:rsid w:val="00EC7785"/>
    <w:rsid w:val="00EC7C83"/>
    <w:rsid w:val="00ED1269"/>
    <w:rsid w:val="00ED12A2"/>
    <w:rsid w:val="00ED1D62"/>
    <w:rsid w:val="00ED3378"/>
    <w:rsid w:val="00ED7705"/>
    <w:rsid w:val="00EE25ED"/>
    <w:rsid w:val="00EE4798"/>
    <w:rsid w:val="00EE4A36"/>
    <w:rsid w:val="00EE65AA"/>
    <w:rsid w:val="00EF53C7"/>
    <w:rsid w:val="00EF75DF"/>
    <w:rsid w:val="00F053D9"/>
    <w:rsid w:val="00F05776"/>
    <w:rsid w:val="00F113A3"/>
    <w:rsid w:val="00F13632"/>
    <w:rsid w:val="00F22D1A"/>
    <w:rsid w:val="00F24C71"/>
    <w:rsid w:val="00F26F4F"/>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 w:type="character" w:styleId="af8">
    <w:name w:val="Placeholder Text"/>
    <w:basedOn w:val="a0"/>
    <w:uiPriority w:val="99"/>
    <w:semiHidden/>
    <w:rsid w:val="002D68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4.png"/><Relationship Id="rId21" Type="http://schemas.openxmlformats.org/officeDocument/2006/relationships/hyperlink" Target="https://github.com/arteys/PhD-scripts/blob/main/Magnetic_field_data_processing.ipynb" TargetMode="External"/><Relationship Id="rId42" Type="http://schemas.openxmlformats.org/officeDocument/2006/relationships/image" Target="media/image22.png"/><Relationship Id="rId47" Type="http://schemas.openxmlformats.org/officeDocument/2006/relationships/hyperlink" Target="https://github.com/arteys/PhD-scripts"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image" Target="media/image79.png"/><Relationship Id="rId16" Type="http://schemas.openxmlformats.org/officeDocument/2006/relationships/chart" Target="charts/chart1.xml"/><Relationship Id="rId107" Type="http://schemas.openxmlformats.org/officeDocument/2006/relationships/image" Target="media/image74.png"/><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19.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7.png"/><Relationship Id="rId22" Type="http://schemas.openxmlformats.org/officeDocument/2006/relationships/image" Target="media/image10.png"/><Relationship Id="rId27" Type="http://schemas.openxmlformats.org/officeDocument/2006/relationships/hyperlink" Target="https://github.com/arteys/PhD-scripts/blob/main/AN%20vero%20%2B%20staridst_masks.cpproj" TargetMode="External"/><Relationship Id="rId43" Type="http://schemas.openxmlformats.org/officeDocument/2006/relationships/hyperlink" Target="https://github.com/arteys/PhD-scripts/blob/main/CP_spheroids_processing.py" TargetMode="External"/><Relationship Id="rId48" Type="http://schemas.openxmlformats.org/officeDocument/2006/relationships/hyperlink" Target="https://imagej.nih.gov/ij/plugins/stack-contrast/index.htm" TargetMode="External"/><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0.png"/><Relationship Id="rId118" Type="http://schemas.openxmlformats.org/officeDocument/2006/relationships/image" Target="media/image85.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hyperlink" Target="https://github.com/arteys/PhD-scripts/blob/main/CP_AN_table_processing.py" TargetMode="External"/><Relationship Id="rId38" Type="http://schemas.openxmlformats.org/officeDocument/2006/relationships/hyperlink" Target="https://github.com/arteys/PhD-scripts/blob/main/Spheroids%20segmentation.ilp" TargetMode="External"/><Relationship Id="rId59" Type="http://schemas.openxmlformats.org/officeDocument/2006/relationships/image" Target="media/image32.png"/><Relationship Id="rId103" Type="http://schemas.openxmlformats.org/officeDocument/2006/relationships/image" Target="media/image70.png"/><Relationship Id="rId108" Type="http://schemas.openxmlformats.org/officeDocument/2006/relationships/image" Target="media/image75.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imagej.nih.gov/ij/macros/BatchConvert.txt" TargetMode="External"/><Relationship Id="rId28" Type="http://schemas.openxmlformats.org/officeDocument/2006/relationships/image" Target="media/image13.png"/><Relationship Id="rId49" Type="http://schemas.openxmlformats.org/officeDocument/2006/relationships/hyperlink" Target="https://github.com/ekatrukha/ZstackDepthColorCode" TargetMode="External"/><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hyperlink" Target="https://github.com/arteys/PhD-scripts" TargetMode="External"/><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image" Target="media/image5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s://github.com/arteys/PhD-scripts" TargetMode="External"/><Relationship Id="rId109" Type="http://schemas.openxmlformats.org/officeDocument/2006/relationships/image" Target="media/image76.png"/><Relationship Id="rId34" Type="http://schemas.openxmlformats.org/officeDocument/2006/relationships/hyperlink" Target="https://github.com/arteys/PhD-scripts" TargetMode="External"/><Relationship Id="rId50" Type="http://schemas.openxmlformats.org/officeDocument/2006/relationships/hyperlink" Target="https://github.com/arteys/PhD-scripts" TargetMode="External"/><Relationship Id="rId55" Type="http://schemas.openxmlformats.org/officeDocument/2006/relationships/image" Target="media/image28.jpeg"/><Relationship Id="rId76" Type="http://schemas.openxmlformats.org/officeDocument/2006/relationships/image" Target="media/image49.png"/><Relationship Id="rId97" Type="http://schemas.openxmlformats.org/officeDocument/2006/relationships/image" Target="media/image68.png"/><Relationship Id="rId104" Type="http://schemas.openxmlformats.org/officeDocument/2006/relationships/image" Target="media/image71.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hyperlink" Target="https://github.com/arteys/Stardist_spheroids/blob/main/Stardist%20monolayer.py" TargetMode="External"/><Relationship Id="rId40" Type="http://schemas.openxmlformats.org/officeDocument/2006/relationships/image" Target="media/image20.png"/><Relationship Id="rId45" Type="http://schemas.openxmlformats.org/officeDocument/2006/relationships/image" Target="media/image23.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77.png"/><Relationship Id="rId115" Type="http://schemas.openxmlformats.org/officeDocument/2006/relationships/image" Target="media/image82.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chart" Target="charts/chart2.xml"/><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AN%20vero.cpproj" TargetMode="External"/><Relationship Id="rId35" Type="http://schemas.openxmlformats.org/officeDocument/2006/relationships/image" Target="media/image17.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chart" Target="charts/chart7.xml"/><Relationship Id="rId105" Type="http://schemas.openxmlformats.org/officeDocument/2006/relationships/image" Target="media/image72.png"/><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chart" Target="charts/chart5.xml"/><Relationship Id="rId121"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hyperlink" Target="https://github.com/sn4k3/UVtools" TargetMode="External"/><Relationship Id="rId67" Type="http://schemas.openxmlformats.org/officeDocument/2006/relationships/image" Target="media/image40.png"/><Relationship Id="rId116" Type="http://schemas.openxmlformats.org/officeDocument/2006/relationships/image" Target="media/image83.png"/><Relationship Id="rId20" Type="http://schemas.openxmlformats.org/officeDocument/2006/relationships/image" Target="media/image9.png"/><Relationship Id="rId41" Type="http://schemas.openxmlformats.org/officeDocument/2006/relationships/image" Target="media/image21.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78.png"/><Relationship Id="rId15" Type="http://schemas.openxmlformats.org/officeDocument/2006/relationships/image" Target="media/image6.png"/><Relationship Id="rId36" Type="http://schemas.openxmlformats.org/officeDocument/2006/relationships/image" Target="media/image18.png"/><Relationship Id="rId57" Type="http://schemas.openxmlformats.org/officeDocument/2006/relationships/image" Target="media/image30.png"/><Relationship Id="rId106" Type="http://schemas.openxmlformats.org/officeDocument/2006/relationships/image" Target="media/image73.png"/><Relationship Id="rId10" Type="http://schemas.openxmlformats.org/officeDocument/2006/relationships/image" Target="media/image2.png"/><Relationship Id="rId31" Type="http://schemas.openxmlformats.org/officeDocument/2006/relationships/image" Target="media/image15.png"/><Relationship Id="rId52" Type="http://schemas.openxmlformats.org/officeDocument/2006/relationships/image" Target="media/image25.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chart" Target="charts/chart3.xml"/><Relationship Id="rId99" Type="http://schemas.openxmlformats.org/officeDocument/2006/relationships/chart" Target="charts/chart6.xml"/><Relationship Id="rId101"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676</TotalTime>
  <Pages>89</Pages>
  <Words>34184</Words>
  <Characters>194849</Characters>
  <Application>Microsoft Office Word</Application>
  <DocSecurity>0</DocSecurity>
  <Lines>1623</Lines>
  <Paragraphs>4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941</cp:revision>
  <dcterms:created xsi:type="dcterms:W3CDTF">2022-10-25T18:15:00Z</dcterms:created>
  <dcterms:modified xsi:type="dcterms:W3CDTF">2023-03-2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Ebl0Edf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